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3DF790" w14:textId="77777777" w:rsidR="008500BF" w:rsidRPr="00173D0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0" w:name="_Hlk20934845"/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เรียนแบบเสริมกำลัง</w:t>
      </w:r>
    </w:p>
    <w:p w14:paraId="5B4F409A" w14:textId="77777777" w:rsidR="008500BF" w:rsidRPr="00173D07" w:rsidRDefault="008500BF" w:rsidP="008500BF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1" w:name="_Hlk20934869"/>
      <w:bookmarkEnd w:id="0"/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NON-PLAYER CHARACTER BEHAVIOR TRAINING IN GAME USING REINFORCEMENT LEARNING</w:t>
      </w:r>
    </w:p>
    <w:bookmarkEnd w:id="1"/>
    <w:p w14:paraId="0A6E465D" w14:textId="77777777" w:rsidR="008500BF" w:rsidRPr="00173D0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438E1F46" w14:textId="77777777" w:rsidR="008500BF" w:rsidRPr="00173D0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E5290D4" w14:textId="77777777" w:rsidR="008500BF" w:rsidRPr="00173D0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โดย</w:t>
      </w:r>
    </w:p>
    <w:p w14:paraId="008AEB0A" w14:textId="77777777" w:rsidR="008500BF" w:rsidRPr="00173D0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C677FD3" w14:textId="77777777" w:rsidR="008500BF" w:rsidRPr="00173D0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599FAD66" w14:textId="77777777" w:rsidR="008500BF" w:rsidRPr="00173D0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าจารย์ที่ปรึกษา</w:t>
      </w:r>
    </w:p>
    <w:p w14:paraId="5DCC0F13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86B30C1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33A48AF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E03430F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E3055FD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F5FA5F3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36E295B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ปริญญานิพนธ์นี้เป็นส่วนหนึ่งของการศึกษาตามหลักสูตรวิทยา</w:t>
      </w:r>
      <w:proofErr w:type="spellStart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ศา</w:t>
      </w:r>
      <w:proofErr w:type="spellEnd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ตรบัณฑิต</w:t>
      </w:r>
    </w:p>
    <w:p w14:paraId="343545E0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าขาวิชาเทคโนโลยีสารสนเทศ</w:t>
      </w:r>
    </w:p>
    <w:p w14:paraId="7AC67697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คณะเทคโนโลยีสารสนเทศ</w:t>
      </w:r>
    </w:p>
    <w:p w14:paraId="2AC0855A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ถาบันเทคโนโลยีพระจอมเกล้าเจ้าคุณทหารลาดกระบัง</w:t>
      </w:r>
    </w:p>
    <w:p w14:paraId="36C8A955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ภาคเรียนที่ 1 ปีการศึกษา 2562</w:t>
      </w:r>
    </w:p>
    <w:p w14:paraId="4B150156" w14:textId="0CFC081F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40"/>
          <w:szCs w:val="40"/>
        </w:rPr>
      </w:pPr>
    </w:p>
    <w:p w14:paraId="4A7CB9EB" w14:textId="77777777" w:rsidR="00FA04DE" w:rsidRPr="00173D07" w:rsidRDefault="00FA04DE" w:rsidP="008500BF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sectPr w:rsidR="00FA04DE" w:rsidRPr="00173D07" w:rsidSect="009C7751">
          <w:headerReference w:type="even" r:id="rId8"/>
          <w:headerReference w:type="default" r:id="rId9"/>
          <w:footerReference w:type="first" r:id="rId10"/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7FE129D0" w14:textId="60F24CE4" w:rsidR="008500BF" w:rsidRPr="00173D07" w:rsidRDefault="008500BF" w:rsidP="008500BF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lastRenderedPageBreak/>
        <w:t>NON-PLAYER CHARACTER BEHAVIOR TRAINING IN GAME USING REINFORCEMENT LEARNING</w:t>
      </w:r>
    </w:p>
    <w:p w14:paraId="7C0E0E24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2416567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1DBF0AA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DAC9834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157D2B0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13A94EF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SURACHET YAITAMMASAN</w:t>
      </w:r>
    </w:p>
    <w:p w14:paraId="4F707D59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AKARAPON AKARASURI</w:t>
      </w:r>
    </w:p>
    <w:p w14:paraId="2985A815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78E04ED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E5F9CA9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509F1CF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98E7A20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9EFF4FD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596862D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AA60DFD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F73921A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FB8DE91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A PROJECT SUBMITTED IN PARTIAL FULFILLMENT</w:t>
      </w:r>
    </w:p>
    <w:p w14:paraId="123F2277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OF THE REQUIREMENT FOR THE DEGREE OF</w:t>
      </w:r>
    </w:p>
    <w:p w14:paraId="1B19F524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BACHELOR OF SCIENCE PROGRAM IN INFORMATION TECHNOLOGY</w:t>
      </w:r>
    </w:p>
    <w:p w14:paraId="4DDE2B9C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FACULTY OF INFORMATION TECNOLOGY</w:t>
      </w:r>
    </w:p>
    <w:p w14:paraId="5F3BEF17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KING MONGKUT’S INSTITUTE OF TECHNOLOGY LADKRABANG</w:t>
      </w:r>
    </w:p>
    <w:p w14:paraId="19502305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1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/201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9</w:t>
      </w:r>
    </w:p>
    <w:p w14:paraId="325C2C3E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51A0D8F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386E1EB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593574A" w14:textId="77777777" w:rsidR="00FA04DE" w:rsidRPr="00173D07" w:rsidRDefault="00FA04DE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0895CC57" w14:textId="2DF54636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5CCE285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01AFC01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6429D96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4A45A8F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032FC57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F0747A8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554DEC2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3F29371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C0F1D28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ADE6FD5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2751239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048F85C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A6CD197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BB1648B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F6B2EC4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DEE023A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ED82990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5BF3F85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4F4B2B8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A794224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8EB3E50" w14:textId="77777777" w:rsidR="008500BF" w:rsidRPr="00173D07" w:rsidRDefault="008500BF" w:rsidP="008500BF">
      <w:pPr>
        <w:rPr>
          <w:rFonts w:ascii="Angsana New" w:eastAsia="Times New Roman" w:hAnsi="Angsana New" w:cs="Angsana New"/>
          <w:i/>
          <w:i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COPYRIGHT 2019 </w:t>
      </w:r>
    </w:p>
    <w:p w14:paraId="03C257BC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FACULTY OF INFORMATION TECHNOLOGY</w:t>
      </w:r>
    </w:p>
    <w:p w14:paraId="51AC8483" w14:textId="77777777" w:rsidR="008500BF" w:rsidRPr="00173D0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KING MONGKUT’S INSTITUTE OF TECHNOLOGY LADKRABANG</w:t>
      </w:r>
    </w:p>
    <w:p w14:paraId="4153CAA8" w14:textId="77777777" w:rsidR="00FA04DE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br w:type="page"/>
      </w:r>
    </w:p>
    <w:p w14:paraId="62647ECA" w14:textId="70888B45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ใบรับรองปริญญานิพนธ์ ประจำปีการศึกษา 2562</w:t>
      </w:r>
    </w:p>
    <w:p w14:paraId="4460E61F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คณะเทคโนโลยีสารสนเทศ</w:t>
      </w:r>
    </w:p>
    <w:p w14:paraId="54690BD3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สถาบันเทคโนโลยีพระจอมเกล้าเจ้าคุณทหารลาดกระบัง</w:t>
      </w:r>
    </w:p>
    <w:p w14:paraId="5CF79250" w14:textId="77777777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20B50026" w14:textId="77777777" w:rsidR="008500BF" w:rsidRPr="00173D0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เรื่อง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 xml:space="preserve"> 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  เรียนแบบเสริมกำลัง</w:t>
      </w:r>
    </w:p>
    <w:p w14:paraId="5AD379A9" w14:textId="77777777" w:rsidR="008500BF" w:rsidRPr="00173D0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  <w:t>NON-PLAYER CHARACTER BEHAVIOR TRAINING IN GAME USING REINFORCEMENT LEARNING</w:t>
      </w:r>
    </w:p>
    <w:p w14:paraId="7DEF29A6" w14:textId="77777777" w:rsidR="008500BF" w:rsidRPr="00173D0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5B1DBCAA" w14:textId="77777777" w:rsidR="008500BF" w:rsidRPr="00173D0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1EDBAD3C" w14:textId="77777777" w:rsidR="008500BF" w:rsidRPr="00173D0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ผู้จัดทำ</w:t>
      </w:r>
    </w:p>
    <w:p w14:paraId="6C91AAB7" w14:textId="144B7B3F" w:rsidR="008500BF" w:rsidRPr="00173D07" w:rsidRDefault="008500BF" w:rsidP="008500BF">
      <w:pPr>
        <w:pStyle w:val="ListParagraph"/>
        <w:numPr>
          <w:ilvl w:val="0"/>
          <w:numId w:val="9"/>
        </w:numPr>
        <w:spacing w:after="160" w:line="259" w:lineRule="auto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สุรเชษฐ์ ใหญ่ธรรมสาร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รหัสนักศึกษา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0</w:t>
      </w:r>
    </w:p>
    <w:p w14:paraId="2B4F191B" w14:textId="77777777" w:rsidR="008500BF" w:rsidRPr="00173D07" w:rsidRDefault="008500BF" w:rsidP="008500BF">
      <w:pPr>
        <w:pStyle w:val="ListParagraph"/>
        <w:numPr>
          <w:ilvl w:val="0"/>
          <w:numId w:val="9"/>
        </w:numPr>
        <w:spacing w:after="160" w:line="259" w:lineRule="auto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อัครพล อัครสูริ</w:t>
      </w:r>
      <w:proofErr w:type="spellStart"/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ย์</w:t>
      </w:r>
      <w:proofErr w:type="spellEnd"/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รหัสนักศึกษา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9</w:t>
      </w:r>
    </w:p>
    <w:p w14:paraId="1482E692" w14:textId="77777777" w:rsidR="008500BF" w:rsidRPr="00173D0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CD426A2" w14:textId="77777777" w:rsidR="008500BF" w:rsidRPr="00173D0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1DB0C82" w14:textId="77777777" w:rsidR="008500BF" w:rsidRPr="00173D0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B7BDA93" w14:textId="77777777" w:rsidR="008500BF" w:rsidRPr="00173D07" w:rsidRDefault="008500BF" w:rsidP="008500BF">
      <w:pPr>
        <w:ind w:left="2160" w:firstLine="720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.........................................อาจารย์ที่ปรึกษา</w:t>
      </w:r>
    </w:p>
    <w:p w14:paraId="597D2346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</w:pPr>
      <w:r w:rsidRPr="00173D07"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  <w:t>(.......................................)</w:t>
      </w:r>
    </w:p>
    <w:p w14:paraId="30BF2799" w14:textId="77777777" w:rsidR="008500BF" w:rsidRPr="00173D07" w:rsidRDefault="008500BF" w:rsidP="008500BF">
      <w:pPr>
        <w:ind w:left="2880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.........................................อาจารย์ที่ปรึกษาร่วม</w:t>
      </w:r>
    </w:p>
    <w:p w14:paraId="305ED307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</w:pPr>
      <w:r w:rsidRPr="00173D07"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  <w:t>(.......................................)</w:t>
      </w:r>
    </w:p>
    <w:p w14:paraId="40D28118" w14:textId="77777777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ใบรับรองโครงงาน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 xml:space="preserve"> (PROJECT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)</w:t>
      </w:r>
    </w:p>
    <w:p w14:paraId="66AF4F7B" w14:textId="77777777" w:rsidR="008500BF" w:rsidRPr="00173D0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E8912BF" w14:textId="77777777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เรื่อง</w:t>
      </w:r>
    </w:p>
    <w:p w14:paraId="77B19CFE" w14:textId="77777777" w:rsidR="00FA04DE" w:rsidRPr="00173D07" w:rsidRDefault="00FA04DE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1BA12D43" w14:textId="46925AC9" w:rsidR="008500BF" w:rsidRPr="00173D0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lastRenderedPageBreak/>
        <w:t>การฝึกพฤติกรรมของตัวละครที่ผู้เล่นไม่ได้ควบคุมในเกมโดยวิธีการเรียนแบบเสริมกำลัง</w:t>
      </w:r>
    </w:p>
    <w:p w14:paraId="11523132" w14:textId="77777777" w:rsidR="008500BF" w:rsidRPr="00173D07" w:rsidRDefault="008500BF" w:rsidP="008500BF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NON-PLAYER CHARACTER BEHAVIOR TRAINING IN GAME USING REINFORCEMENT LEARNING</w:t>
      </w:r>
    </w:p>
    <w:p w14:paraId="1935F414" w14:textId="77777777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45E15D7C" w14:textId="77777777" w:rsidR="008500BF" w:rsidRPr="00173D0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</w:p>
    <w:p w14:paraId="71CC3D0E" w14:textId="53D54E09" w:rsidR="008500BF" w:rsidRPr="00173D07" w:rsidRDefault="008500BF" w:rsidP="008500BF">
      <w:pPr>
        <w:pStyle w:val="ListParagraph"/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สุรเชษฐ์ ใหญ่ธรรมสาร รหัสนักศึกษา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0</w:t>
      </w:r>
    </w:p>
    <w:p w14:paraId="434F2837" w14:textId="7A3C4162" w:rsidR="008500BF" w:rsidRPr="00173D07" w:rsidRDefault="008500BF" w:rsidP="008500BF">
      <w:pPr>
        <w:pStyle w:val="ListParagraph"/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อัครพล  อัครสูริ</w:t>
      </w:r>
      <w:proofErr w:type="spellStart"/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ย์</w:t>
      </w:r>
      <w:proofErr w:type="spellEnd"/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="00FA04DE" w:rsidRPr="00173D07">
        <w:rPr>
          <w:rFonts w:ascii="Angsana New" w:hAnsi="Angsana New" w:cs="Angsana New" w:hint="cs"/>
          <w:b/>
          <w:bCs/>
          <w:color w:val="000000" w:themeColor="text1"/>
          <w:sz w:val="40"/>
          <w:szCs w:val="40"/>
          <w:cs/>
        </w:rPr>
        <w:t xml:space="preserve">      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รหัสนักศึกษา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9</w:t>
      </w:r>
    </w:p>
    <w:p w14:paraId="4EC68FA2" w14:textId="77777777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28128E5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ขอรับรองว่ารายงานฉบับนี้ ข้าพเจ้าไม่ได้คัดลอกมาจากที่ใด</w:t>
      </w:r>
    </w:p>
    <w:p w14:paraId="200ABA60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รายงานฉบับนี้ได้รับการตรวจสอบและอนุมัติให้เป็นส่วนหนึ่งของ</w:t>
      </w:r>
    </w:p>
    <w:p w14:paraId="569CBEE7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ศึกษาวิชาโครงงาน หลักสูตรวิทยา</w:t>
      </w:r>
      <w:proofErr w:type="spellStart"/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ศา</w:t>
      </w:r>
      <w:proofErr w:type="spellEnd"/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สตรบัณฑิต </w:t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(</w:t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ทคโนโลยีสารสนเทศ</w:t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)</w:t>
      </w:r>
    </w:p>
    <w:p w14:paraId="56548F70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ภาคเรียนที่ 1 ปีการศึกษา 2562</w:t>
      </w:r>
    </w:p>
    <w:p w14:paraId="050FAEA2" w14:textId="77777777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45AB2264" w14:textId="77777777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5153303E" w14:textId="77777777" w:rsidR="008500BF" w:rsidRPr="00173D07" w:rsidRDefault="008500BF" w:rsidP="008500BF">
      <w:pPr>
        <w:tabs>
          <w:tab w:val="left" w:pos="4050"/>
        </w:tabs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……………………………….</w:t>
      </w:r>
    </w:p>
    <w:p w14:paraId="7F6E9329" w14:textId="7BE095F8" w:rsidR="008500BF" w:rsidRPr="00173D0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  <w:t xml:space="preserve">         </w:t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(</w:t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นาย</w:t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 xml:space="preserve"> </w:t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สุรเชษฐ์ ใหญ่ธรรมสาร</w:t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)</w:t>
      </w:r>
    </w:p>
    <w:p w14:paraId="50108787" w14:textId="77777777" w:rsidR="008500BF" w:rsidRPr="00173D07" w:rsidRDefault="008500BF" w:rsidP="008500BF">
      <w:pPr>
        <w:tabs>
          <w:tab w:val="left" w:pos="4050"/>
        </w:tabs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……………………………….</w:t>
      </w:r>
    </w:p>
    <w:p w14:paraId="6F1E6526" w14:textId="77777777" w:rsidR="00374A5B" w:rsidRPr="00173D07" w:rsidRDefault="008500BF" w:rsidP="008500BF">
      <w:pPr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  <w:t xml:space="preserve">         </w:t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(</w:t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นาย อัครพล อัครสูริ</w:t>
      </w:r>
      <w:proofErr w:type="spellStart"/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ย์</w:t>
      </w:r>
      <w:proofErr w:type="spellEnd"/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)</w:t>
      </w:r>
    </w:p>
    <w:p w14:paraId="661F7BC7" w14:textId="3B525C55" w:rsidR="00374A5B" w:rsidRPr="00173D07" w:rsidRDefault="00374A5B">
      <w:pPr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br w:type="page"/>
      </w:r>
    </w:p>
    <w:p w14:paraId="43851314" w14:textId="77777777" w:rsidR="00FA04DE" w:rsidRPr="00173D07" w:rsidRDefault="00FA04DE" w:rsidP="000B4D51">
      <w:pPr>
        <w:ind w:left="2160" w:hanging="216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7C607CEB" w14:textId="61ACF6CD" w:rsidR="004C4BFB" w:rsidRPr="00173D07" w:rsidRDefault="004C4BFB" w:rsidP="000B4D51">
      <w:pPr>
        <w:ind w:left="2160" w:hanging="216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lastRenderedPageBreak/>
        <w:t>หัวข้อวิทยานิพนธ์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B4D51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ฝึกพฤติกรรมของตัวละครที่ผู้เล่นไม่ได้ควบคุมในเกมโดยวิธีการ    เรียนรู้แบบเสริมกำลัง</w:t>
      </w:r>
      <w:r w:rsidR="000B4D51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</w:p>
    <w:p w14:paraId="2989646E" w14:textId="11E841DE" w:rsidR="00694743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นักศึกษา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B4D51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94743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</w:t>
      </w:r>
      <w:r w:rsidR="00FA04DE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สุรเชษฐ์</w:t>
      </w:r>
      <w:r w:rsidR="00FA04DE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="00FA04DE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ใหญ่ธรรมสาร</w:t>
      </w:r>
      <w:r w:rsidR="00694743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="00694743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รหัสนักศึกษา</w:t>
      </w:r>
      <w:r w:rsidR="00694743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59070180</w:t>
      </w:r>
      <w:r w:rsidR="00694743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11CFA4CD" w14:textId="3BD0CE92" w:rsidR="004C4BFB" w:rsidRPr="00173D07" w:rsidRDefault="00694743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อัครพล</w:t>
      </w:r>
      <w:r w:rsidR="00FA04DE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อัครสูริ</w:t>
      </w:r>
      <w:proofErr w:type="spellStart"/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ย์</w:t>
      </w:r>
      <w:proofErr w:type="spellEnd"/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รหัสนักศึกษา</w:t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59070189</w:t>
      </w:r>
      <w:r w:rsidR="004C4BF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4C4BF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225C0771" w14:textId="2A80E15B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ปริญญา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วิทยา</w:t>
      </w:r>
      <w:proofErr w:type="spellStart"/>
      <w:r w:rsidR="000D0D27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ศา</w:t>
      </w:r>
      <w:proofErr w:type="spellEnd"/>
      <w:r w:rsidR="000D0D27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สตรบัณฑิต</w:t>
      </w:r>
    </w:p>
    <w:p w14:paraId="630349A8" w14:textId="726B8DCE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สาขาวิชา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ทคโนโลยีสารสนเทศ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61FB5F07" w14:textId="1CB582C1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พ.ศ.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2562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0DAA2900" w14:textId="1E745914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อาจารย์ที่ปรึกษา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46CA36CF" w14:textId="77777777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อาจารย์ที่ปรึกษาร่วม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tab/>
      </w:r>
    </w:p>
    <w:p w14:paraId="2519C18D" w14:textId="77777777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</w:p>
    <w:p w14:paraId="1FA4F171" w14:textId="77777777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</w:p>
    <w:p w14:paraId="4CD16C80" w14:textId="77777777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</w:p>
    <w:p w14:paraId="265B2B36" w14:textId="224250A5" w:rsidR="00864ED1" w:rsidRPr="00173D07" w:rsidRDefault="004C4BFB" w:rsidP="00FA04DE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บทคัดย่อ</w:t>
      </w:r>
      <w:r w:rsidR="00864ED1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br w:type="page"/>
      </w:r>
    </w:p>
    <w:p w14:paraId="39F038F4" w14:textId="77777777" w:rsidR="00FA04DE" w:rsidRPr="00173D07" w:rsidRDefault="00FA04DE" w:rsidP="000D0D27">
      <w:pPr>
        <w:ind w:left="2160" w:hanging="216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pgNumType w:fmt="upperRoman" w:start="1"/>
          <w:cols w:space="708"/>
          <w:titlePg/>
          <w:docGrid w:linePitch="360"/>
        </w:sectPr>
      </w:pPr>
    </w:p>
    <w:p w14:paraId="1CFCB0BC" w14:textId="6339C2BA" w:rsidR="004C4BFB" w:rsidRPr="00173D07" w:rsidRDefault="000D0D27" w:rsidP="000D0D27">
      <w:pPr>
        <w:ind w:left="2160" w:hanging="216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lastRenderedPageBreak/>
        <w:t>Project Title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ON</w:t>
      </w:r>
      <w:r w:rsidR="00752656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-</w:t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PLAYER CHARACTER BEHAVIOR TRAINING IN GAME USING REINFORCEMENT LEARNING</w:t>
      </w:r>
    </w:p>
    <w:p w14:paraId="6851B634" w14:textId="21C7DEC1" w:rsidR="000D0D27" w:rsidRPr="00173D07" w:rsidRDefault="004C4BFB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Student</w:t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proofErr w:type="spellStart"/>
      <w:r w:rsidR="000D0D27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urachet</w:t>
      </w:r>
      <w:proofErr w:type="spellEnd"/>
      <w:r w:rsidR="000D0D27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="000D0D27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Yaitammasan</w:t>
      </w:r>
      <w:proofErr w:type="spellEnd"/>
      <w:r w:rsidR="000D0D27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0D0D27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Student ID</w:t>
      </w:r>
      <w:r w:rsidR="000D0D27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59070180</w:t>
      </w:r>
    </w:p>
    <w:p w14:paraId="3DD17D10" w14:textId="72AE2C90" w:rsidR="000D0D27" w:rsidRPr="00173D07" w:rsidRDefault="000D0D27" w:rsidP="000D0D27">
      <w:pPr>
        <w:ind w:left="1440" w:firstLine="72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Akarapon</w:t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  <w:t>Akarasuri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  <w:t xml:space="preserve">Student ID </w:t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59070189</w:t>
      </w:r>
    </w:p>
    <w:p w14:paraId="65F4BDA6" w14:textId="4604B646" w:rsidR="004C4BFB" w:rsidRPr="00173D07" w:rsidRDefault="004C4BFB" w:rsidP="000D0D2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Degree</w:t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hAnsi="Angsana New" w:cs="Angsana New"/>
          <w:color w:val="000000" w:themeColor="text1"/>
          <w:sz w:val="32"/>
          <w:szCs w:val="32"/>
        </w:rPr>
        <w:t>Bachelor of Science</w:t>
      </w:r>
    </w:p>
    <w:p w14:paraId="5D93661A" w14:textId="48FA3EF8" w:rsidR="004C4BFB" w:rsidRPr="00173D07" w:rsidRDefault="004C4BFB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gram</w:t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hAnsi="Angsana New" w:cs="Angsana New"/>
          <w:color w:val="000000" w:themeColor="text1"/>
          <w:sz w:val="32"/>
          <w:szCs w:val="32"/>
        </w:rPr>
        <w:t>Information Technology</w:t>
      </w:r>
    </w:p>
    <w:p w14:paraId="0CD566CD" w14:textId="51DDABD9" w:rsidR="0073207E" w:rsidRPr="00173D07" w:rsidRDefault="0073207E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Academic Year</w:t>
      </w:r>
      <w:r w:rsidR="00602782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2019</w:t>
      </w:r>
    </w:p>
    <w:p w14:paraId="508CE647" w14:textId="22D8D6EB" w:rsidR="0073207E" w:rsidRPr="00173D07" w:rsidRDefault="000D0D27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ject</w:t>
      </w:r>
      <w:r w:rsidR="0073207E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 xml:space="preserve"> Advisor</w:t>
      </w:r>
      <w:r w:rsidR="00694743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94743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40F07CD8" w14:textId="73B9CC5C" w:rsidR="0073207E" w:rsidRPr="00173D07" w:rsidRDefault="000D0D27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ject</w:t>
      </w:r>
      <w:r w:rsidR="0073207E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 xml:space="preserve"> Advisor (Co)</w:t>
      </w:r>
      <w:r w:rsidR="00694743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34867194" w14:textId="24C0076B" w:rsidR="0073207E" w:rsidRPr="00173D07" w:rsidRDefault="0073207E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75E966BD" w14:textId="19F94B5B" w:rsidR="0073207E" w:rsidRPr="00173D07" w:rsidRDefault="0073207E" w:rsidP="0073207E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t>ABSTRACT</w:t>
      </w:r>
    </w:p>
    <w:p w14:paraId="384AD035" w14:textId="651C9279" w:rsidR="000008C1" w:rsidRPr="00173D07" w:rsidRDefault="00864ED1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br w:type="page"/>
      </w:r>
    </w:p>
    <w:p w14:paraId="72130B39" w14:textId="77777777" w:rsidR="00FA04DE" w:rsidRPr="00173D07" w:rsidRDefault="00FA04DE" w:rsidP="000008C1">
      <w:pPr>
        <w:jc w:val="center"/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2AEE2258" w14:textId="4FC5CB3F" w:rsidR="004C4BFB" w:rsidRPr="00173D07" w:rsidRDefault="000008C1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กิตติกรรมประกาศ</w:t>
      </w:r>
    </w:p>
    <w:p w14:paraId="50527DAD" w14:textId="037531AE" w:rsidR="000008C1" w:rsidRPr="00173D07" w:rsidRDefault="00752656" w:rsidP="00752656">
      <w:pPr>
        <w:ind w:firstLine="72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45CD0B5D" w14:textId="6639BC55" w:rsidR="00752656" w:rsidRPr="00173D0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4FFB0901" w14:textId="6C955C6D" w:rsidR="00752656" w:rsidRPr="00173D0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3907C579" w14:textId="7A2F80CE" w:rsidR="00752656" w:rsidRPr="00173D0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0B6D547A" w14:textId="7C4E86B0" w:rsidR="00752656" w:rsidRPr="00173D0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6B91FAE2" w14:textId="5A528E23" w:rsidR="00752656" w:rsidRPr="00173D0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2C23AD0F" w14:textId="6FB2D1D7" w:rsidR="00752656" w:rsidRPr="00173D0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3A292A8E" w14:textId="58525064" w:rsidR="00752656" w:rsidRPr="00173D0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68E2FF1E" w14:textId="1640AF87" w:rsidR="00752656" w:rsidRPr="00173D07" w:rsidRDefault="00752656" w:rsidP="00752656">
      <w:pPr>
        <w:jc w:val="right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ชื่อ...........นามสกุล..........</w:t>
      </w:r>
    </w:p>
    <w:p w14:paraId="4EAF75BE" w14:textId="43223A8F" w:rsidR="00864ED1" w:rsidRPr="00173D07" w:rsidRDefault="00752656" w:rsidP="00864ED1">
      <w:pPr>
        <w:jc w:val="right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ชื่อ...........นามสกุล..........</w:t>
      </w:r>
    </w:p>
    <w:p w14:paraId="4A9A87E3" w14:textId="142C0AB5" w:rsidR="00864ED1" w:rsidRPr="00173D07" w:rsidRDefault="00864ED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br w:type="page"/>
      </w:r>
    </w:p>
    <w:p w14:paraId="763BC7DF" w14:textId="77777777" w:rsidR="00FA04DE" w:rsidRPr="00173D07" w:rsidRDefault="00FA04DE">
      <w:pPr>
        <w:pStyle w:val="TOC1"/>
        <w:rPr>
          <w:rFonts w:eastAsia="Times New Roman"/>
          <w:color w:val="000000" w:themeColor="text1"/>
          <w:sz w:val="40"/>
          <w:cs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5F44750D" w14:textId="55147674" w:rsidR="00371B99" w:rsidRDefault="00864ED1">
      <w:pPr>
        <w:pStyle w:val="TOC1"/>
        <w:rPr>
          <w:rFonts w:eastAsiaTheme="minorEastAsia" w:cstheme="minorBidi"/>
          <w:b w:val="0"/>
          <w:bCs w:val="0"/>
          <w:noProof/>
          <w:sz w:val="24"/>
          <w:szCs w:val="30"/>
        </w:rPr>
      </w:pPr>
      <w:r w:rsidRPr="00173D0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lastRenderedPageBreak/>
        <w:fldChar w:fldCharType="begin"/>
      </w:r>
      <w:r w:rsidRPr="00173D0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instrText xml:space="preserve"> </w:instrText>
      </w:r>
      <w:r w:rsidRPr="00173D0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</w:rPr>
        <w:instrText>TOC \o "</w:instrText>
      </w:r>
      <w:r w:rsidRPr="00173D0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instrText xml:space="preserve">1-2" </w:instrText>
      </w:r>
      <w:r w:rsidRPr="00173D0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</w:rPr>
        <w:instrText>\h \z \u</w:instrText>
      </w:r>
      <w:r w:rsidRPr="00173D0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instrText xml:space="preserve"> </w:instrText>
      </w:r>
      <w:r w:rsidRPr="00173D0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fldChar w:fldCharType="separate"/>
      </w:r>
      <w:hyperlink w:anchor="_Toc21278615" w:history="1">
        <w:r w:rsidR="00371B99" w:rsidRPr="004C58FA">
          <w:rPr>
            <w:rStyle w:val="Hyperlink"/>
            <w:rFonts w:ascii="Angsana New" w:eastAsia="Times New Roman" w:hAnsi="Angsana New" w:cs="Angsana New"/>
            <w:noProof/>
            <w:cs/>
          </w:rPr>
          <w:t>สารบัญรูป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15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5</w:t>
        </w:r>
        <w:r w:rsidR="00371B99">
          <w:rPr>
            <w:noProof/>
            <w:webHidden/>
          </w:rPr>
          <w:fldChar w:fldCharType="end"/>
        </w:r>
      </w:hyperlink>
    </w:p>
    <w:p w14:paraId="604B4A30" w14:textId="56398D56" w:rsidR="00371B99" w:rsidRDefault="007A2643">
      <w:pPr>
        <w:pStyle w:val="TOC1"/>
        <w:rPr>
          <w:rFonts w:eastAsiaTheme="minorEastAsia" w:cstheme="minorBidi"/>
          <w:b w:val="0"/>
          <w:bCs w:val="0"/>
          <w:noProof/>
          <w:sz w:val="24"/>
          <w:szCs w:val="30"/>
        </w:rPr>
      </w:pPr>
      <w:hyperlink w:anchor="_Toc21278616" w:history="1">
        <w:r w:rsidR="00371B99" w:rsidRPr="004C58FA">
          <w:rPr>
            <w:rStyle w:val="Hyperlink"/>
            <w:rFonts w:ascii="Angsana New" w:eastAsia="Times New Roman" w:hAnsi="Angsana New" w:cs="Angsana New"/>
            <w:noProof/>
            <w:cs/>
          </w:rPr>
          <w:t xml:space="preserve">บทที่ </w:t>
        </w:r>
        <w:r w:rsidR="00371B99" w:rsidRPr="004C58FA">
          <w:rPr>
            <w:rStyle w:val="Hyperlink"/>
            <w:rFonts w:ascii="Angsana New" w:eastAsia="Times New Roman" w:hAnsi="Angsana New" w:cs="Angsana New"/>
            <w:noProof/>
          </w:rPr>
          <w:t xml:space="preserve">1 </w:t>
        </w:r>
        <w:r w:rsidR="00371B99" w:rsidRPr="004C58FA">
          <w:rPr>
            <w:rStyle w:val="Hyperlink"/>
            <w:rFonts w:ascii="Angsana New" w:eastAsia="Times New Roman" w:hAnsi="Angsana New" w:cs="Angsana New"/>
            <w:noProof/>
            <w:cs/>
          </w:rPr>
          <w:t>บทนำ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16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6</w:t>
        </w:r>
        <w:r w:rsidR="00371B99">
          <w:rPr>
            <w:noProof/>
            <w:webHidden/>
          </w:rPr>
          <w:fldChar w:fldCharType="end"/>
        </w:r>
      </w:hyperlink>
    </w:p>
    <w:p w14:paraId="436A1045" w14:textId="532C9D13" w:rsidR="00371B99" w:rsidRDefault="007A2643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17" w:history="1"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</w:rPr>
          <w:t xml:space="preserve">1.1 </w:t>
        </w:r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  <w:cs/>
          </w:rPr>
          <w:t>ที่มาและความสำคัญ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17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6</w:t>
        </w:r>
        <w:r w:rsidR="00371B99">
          <w:rPr>
            <w:noProof/>
            <w:webHidden/>
          </w:rPr>
          <w:fldChar w:fldCharType="end"/>
        </w:r>
      </w:hyperlink>
    </w:p>
    <w:p w14:paraId="56FEF212" w14:textId="53BD9616" w:rsidR="00371B99" w:rsidRDefault="007A2643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18" w:history="1"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</w:rPr>
          <w:t xml:space="preserve">1.2 </w:t>
        </w:r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  <w:cs/>
          </w:rPr>
          <w:t>วัตถุประสงค์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18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6</w:t>
        </w:r>
        <w:r w:rsidR="00371B99">
          <w:rPr>
            <w:noProof/>
            <w:webHidden/>
          </w:rPr>
          <w:fldChar w:fldCharType="end"/>
        </w:r>
      </w:hyperlink>
    </w:p>
    <w:p w14:paraId="0D996F90" w14:textId="324FA2AD" w:rsidR="00371B99" w:rsidRDefault="007A2643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19" w:history="1"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</w:rPr>
          <w:t xml:space="preserve">1.3 </w:t>
        </w:r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  <w:cs/>
          </w:rPr>
          <w:t>ขอบเขตของโครงงาน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19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6</w:t>
        </w:r>
        <w:r w:rsidR="00371B99">
          <w:rPr>
            <w:noProof/>
            <w:webHidden/>
          </w:rPr>
          <w:fldChar w:fldCharType="end"/>
        </w:r>
      </w:hyperlink>
    </w:p>
    <w:p w14:paraId="5259A4AE" w14:textId="4B50C886" w:rsidR="00371B99" w:rsidRDefault="007A2643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20" w:history="1"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</w:rPr>
          <w:t xml:space="preserve">1.4 </w:t>
        </w:r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  <w:cs/>
          </w:rPr>
          <w:t>ประโยชน์ที่คาดว่าจะได้รับ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0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6</w:t>
        </w:r>
        <w:r w:rsidR="00371B99">
          <w:rPr>
            <w:noProof/>
            <w:webHidden/>
          </w:rPr>
          <w:fldChar w:fldCharType="end"/>
        </w:r>
      </w:hyperlink>
    </w:p>
    <w:p w14:paraId="540F77FC" w14:textId="72CFA107" w:rsidR="00371B99" w:rsidRDefault="007A2643">
      <w:pPr>
        <w:pStyle w:val="TOC1"/>
        <w:rPr>
          <w:rFonts w:eastAsiaTheme="minorEastAsia" w:cstheme="minorBidi"/>
          <w:b w:val="0"/>
          <w:bCs w:val="0"/>
          <w:noProof/>
          <w:sz w:val="24"/>
          <w:szCs w:val="30"/>
        </w:rPr>
      </w:pPr>
      <w:hyperlink w:anchor="_Toc21278621" w:history="1">
        <w:r w:rsidR="00371B99" w:rsidRPr="004C58FA">
          <w:rPr>
            <w:rStyle w:val="Hyperlink"/>
            <w:rFonts w:ascii="Angsana New" w:eastAsia="Times New Roman" w:hAnsi="Angsana New" w:cs="Angsana New"/>
            <w:noProof/>
            <w:cs/>
          </w:rPr>
          <w:t xml:space="preserve">บทที่ </w:t>
        </w:r>
        <w:r w:rsidR="00371B99" w:rsidRPr="004C58FA">
          <w:rPr>
            <w:rStyle w:val="Hyperlink"/>
            <w:rFonts w:ascii="Angsana New" w:eastAsia="Times New Roman" w:hAnsi="Angsana New" w:cs="Angsana New"/>
            <w:noProof/>
          </w:rPr>
          <w:t xml:space="preserve">2 </w:t>
        </w:r>
        <w:r w:rsidR="00371B99" w:rsidRPr="004C58FA">
          <w:rPr>
            <w:rStyle w:val="Hyperlink"/>
            <w:rFonts w:ascii="Angsana New" w:eastAsia="Times New Roman" w:hAnsi="Angsana New" w:cs="Angsana New"/>
            <w:noProof/>
            <w:cs/>
          </w:rPr>
          <w:t>ทฤษฏีและงานวิจัยที่เกี่ยวข้อง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1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7</w:t>
        </w:r>
        <w:r w:rsidR="00371B99">
          <w:rPr>
            <w:noProof/>
            <w:webHidden/>
          </w:rPr>
          <w:fldChar w:fldCharType="end"/>
        </w:r>
      </w:hyperlink>
    </w:p>
    <w:p w14:paraId="707AD10A" w14:textId="6D14A142" w:rsidR="00371B99" w:rsidRDefault="007A2643">
      <w:pPr>
        <w:pStyle w:val="TOC1"/>
        <w:rPr>
          <w:rFonts w:eastAsiaTheme="minorEastAsia" w:cstheme="minorBidi"/>
          <w:b w:val="0"/>
          <w:bCs w:val="0"/>
          <w:noProof/>
          <w:sz w:val="24"/>
          <w:szCs w:val="30"/>
        </w:rPr>
      </w:pPr>
      <w:hyperlink w:anchor="_Toc21278622" w:history="1">
        <w:r w:rsidR="00371B99" w:rsidRPr="004C58FA">
          <w:rPr>
            <w:rStyle w:val="Hyperlink"/>
            <w:rFonts w:ascii="Angsana New" w:hAnsi="Angsana New" w:cs="Angsana New"/>
            <w:noProof/>
          </w:rPr>
          <w:t xml:space="preserve">2.1 </w:t>
        </w:r>
        <w:r w:rsidR="00371B99" w:rsidRPr="004C58FA">
          <w:rPr>
            <w:rStyle w:val="Hyperlink"/>
            <w:rFonts w:ascii="Angsana New" w:hAnsi="Angsana New" w:cs="Angsana New"/>
            <w:noProof/>
            <w:cs/>
          </w:rPr>
          <w:t>ทฤษฏี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2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7</w:t>
        </w:r>
        <w:r w:rsidR="00371B99">
          <w:rPr>
            <w:noProof/>
            <w:webHidden/>
          </w:rPr>
          <w:fldChar w:fldCharType="end"/>
        </w:r>
      </w:hyperlink>
    </w:p>
    <w:p w14:paraId="32B26C50" w14:textId="2F74A423" w:rsidR="00371B99" w:rsidRDefault="007A2643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23" w:history="1">
        <w:r w:rsidR="00371B99" w:rsidRPr="004C58FA">
          <w:rPr>
            <w:rStyle w:val="Hyperlink"/>
            <w:rFonts w:ascii="Angsana New" w:hAnsi="Angsana New" w:cs="Angsana New"/>
            <w:b/>
            <w:bCs/>
            <w:noProof/>
          </w:rPr>
          <w:t xml:space="preserve">2.1.1 </w:t>
        </w:r>
        <w:r w:rsidR="00371B99" w:rsidRPr="004C58FA">
          <w:rPr>
            <w:rStyle w:val="Hyperlink"/>
            <w:rFonts w:ascii="Angsana New" w:hAnsi="Angsana New" w:cs="Angsana New"/>
            <w:b/>
            <w:bCs/>
            <w:noProof/>
            <w:cs/>
          </w:rPr>
          <w:t xml:space="preserve">การเรียนรู้แบบเสริมกำลัง </w:t>
        </w:r>
        <w:r w:rsidR="00371B99" w:rsidRPr="004C58FA">
          <w:rPr>
            <w:rStyle w:val="Hyperlink"/>
            <w:rFonts w:ascii="Angsana New" w:hAnsi="Angsana New" w:cs="Angsana New"/>
            <w:b/>
            <w:bCs/>
            <w:noProof/>
          </w:rPr>
          <w:t>(Reinforcement Learning)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3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7</w:t>
        </w:r>
        <w:r w:rsidR="00371B99">
          <w:rPr>
            <w:noProof/>
            <w:webHidden/>
          </w:rPr>
          <w:fldChar w:fldCharType="end"/>
        </w:r>
      </w:hyperlink>
    </w:p>
    <w:p w14:paraId="01F20053" w14:textId="54F7847C" w:rsidR="00371B99" w:rsidRDefault="007A2643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24" w:history="1">
        <w:r w:rsidR="00371B99" w:rsidRPr="004C58FA">
          <w:rPr>
            <w:rStyle w:val="Hyperlink"/>
            <w:rFonts w:ascii="Angsana New" w:hAnsi="Angsana New" w:cs="Angsana New"/>
            <w:b/>
            <w:bCs/>
            <w:noProof/>
          </w:rPr>
          <w:t xml:space="preserve">2.2 </w:t>
        </w:r>
        <w:r w:rsidR="00371B99" w:rsidRPr="004C58FA">
          <w:rPr>
            <w:rStyle w:val="Hyperlink"/>
            <w:rFonts w:ascii="Angsana New" w:hAnsi="Angsana New" w:cs="Angsana New"/>
            <w:b/>
            <w:bCs/>
            <w:noProof/>
            <w:cs/>
          </w:rPr>
          <w:t>งานวิจัยที่เกี่ยวข้อง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4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13</w:t>
        </w:r>
        <w:r w:rsidR="00371B99">
          <w:rPr>
            <w:noProof/>
            <w:webHidden/>
          </w:rPr>
          <w:fldChar w:fldCharType="end"/>
        </w:r>
      </w:hyperlink>
    </w:p>
    <w:p w14:paraId="3C0319AA" w14:textId="30939C96" w:rsidR="00371B99" w:rsidRDefault="007A2643">
      <w:pPr>
        <w:pStyle w:val="TOC1"/>
        <w:rPr>
          <w:rFonts w:eastAsiaTheme="minorEastAsia" w:cstheme="minorBidi"/>
          <w:b w:val="0"/>
          <w:bCs w:val="0"/>
          <w:noProof/>
          <w:sz w:val="24"/>
          <w:szCs w:val="30"/>
        </w:rPr>
      </w:pPr>
      <w:hyperlink w:anchor="_Toc21278625" w:history="1">
        <w:r w:rsidR="00371B99" w:rsidRPr="004C58FA">
          <w:rPr>
            <w:rStyle w:val="Hyperlink"/>
            <w:rFonts w:ascii="Angsana New" w:hAnsi="Angsana New" w:cs="Angsana New"/>
            <w:noProof/>
            <w:cs/>
          </w:rPr>
          <w:t xml:space="preserve">บทที่ </w:t>
        </w:r>
        <w:r w:rsidR="00371B99" w:rsidRPr="004C58FA">
          <w:rPr>
            <w:rStyle w:val="Hyperlink"/>
            <w:rFonts w:ascii="Angsana New" w:hAnsi="Angsana New" w:cs="Angsana New"/>
            <w:noProof/>
          </w:rPr>
          <w:t xml:space="preserve">3 </w:t>
        </w:r>
        <w:r w:rsidR="00371B99" w:rsidRPr="004C58FA">
          <w:rPr>
            <w:rStyle w:val="Hyperlink"/>
            <w:rFonts w:ascii="Angsana New" w:hAnsi="Angsana New" w:cs="Angsana New"/>
            <w:noProof/>
            <w:cs/>
          </w:rPr>
          <w:t>วิธีการดำเนินงาน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5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15</w:t>
        </w:r>
        <w:r w:rsidR="00371B99">
          <w:rPr>
            <w:noProof/>
            <w:webHidden/>
          </w:rPr>
          <w:fldChar w:fldCharType="end"/>
        </w:r>
      </w:hyperlink>
    </w:p>
    <w:p w14:paraId="5DFC5A5C" w14:textId="1BB1D70D" w:rsidR="00371B99" w:rsidRDefault="007A2643">
      <w:pPr>
        <w:pStyle w:val="TOC1"/>
        <w:rPr>
          <w:rFonts w:eastAsiaTheme="minorEastAsia" w:cstheme="minorBidi"/>
          <w:b w:val="0"/>
          <w:bCs w:val="0"/>
          <w:noProof/>
          <w:sz w:val="24"/>
          <w:szCs w:val="30"/>
        </w:rPr>
      </w:pPr>
      <w:hyperlink w:anchor="_Toc21278626" w:history="1">
        <w:r w:rsidR="00371B99" w:rsidRPr="004C58FA">
          <w:rPr>
            <w:rStyle w:val="Hyperlink"/>
            <w:rFonts w:ascii="Angsana New" w:hAnsi="Angsana New" w:cs="Angsana New"/>
            <w:noProof/>
          </w:rPr>
          <w:t xml:space="preserve">3.1 </w:t>
        </w:r>
        <w:r w:rsidR="00371B99" w:rsidRPr="004C58FA">
          <w:rPr>
            <w:rStyle w:val="Hyperlink"/>
            <w:rFonts w:ascii="Angsana New" w:hAnsi="Angsana New" w:cs="Angsana New"/>
            <w:noProof/>
            <w:cs/>
          </w:rPr>
          <w:t>โปรแกรมหรือซอฟต์แวร์ที่ใช้ในการพัฒนา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6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15</w:t>
        </w:r>
        <w:r w:rsidR="00371B99">
          <w:rPr>
            <w:noProof/>
            <w:webHidden/>
          </w:rPr>
          <w:fldChar w:fldCharType="end"/>
        </w:r>
      </w:hyperlink>
    </w:p>
    <w:p w14:paraId="352376D4" w14:textId="3936420D" w:rsidR="00371B99" w:rsidRDefault="007A2643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27" w:history="1">
        <w:r w:rsidR="00371B99" w:rsidRPr="004C58FA">
          <w:rPr>
            <w:rStyle w:val="Hyperlink"/>
            <w:rFonts w:ascii="Angsana New" w:hAnsi="Angsana New" w:cs="Angsana New"/>
            <w:b/>
            <w:bCs/>
            <w:noProof/>
          </w:rPr>
          <w:t xml:space="preserve">3.1.1 </w:t>
        </w:r>
        <w:r w:rsidR="00371B99" w:rsidRPr="004C58FA">
          <w:rPr>
            <w:rStyle w:val="Hyperlink"/>
            <w:rFonts w:ascii="Angsana New" w:hAnsi="Angsana New" w:cs="Angsana New"/>
            <w:b/>
            <w:bCs/>
            <w:noProof/>
            <w:cs/>
          </w:rPr>
          <w:t>ภาษาไพทอน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7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15</w:t>
        </w:r>
        <w:r w:rsidR="00371B99">
          <w:rPr>
            <w:noProof/>
            <w:webHidden/>
          </w:rPr>
          <w:fldChar w:fldCharType="end"/>
        </w:r>
      </w:hyperlink>
    </w:p>
    <w:p w14:paraId="2C928313" w14:textId="7A2FA672" w:rsidR="00371B99" w:rsidRDefault="007A2643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28" w:history="1">
        <w:r w:rsidR="00371B99" w:rsidRPr="004C58FA">
          <w:rPr>
            <w:rStyle w:val="Hyperlink"/>
            <w:rFonts w:ascii="Angsana New" w:hAnsi="Angsana New" w:cs="Angsana New"/>
            <w:b/>
            <w:bCs/>
            <w:noProof/>
          </w:rPr>
          <w:t>3.1.2</w:t>
        </w:r>
        <w:r w:rsidR="00371B99" w:rsidRPr="004C58FA">
          <w:rPr>
            <w:rStyle w:val="Hyperlink"/>
            <w:rFonts w:ascii="Angsana New" w:hAnsi="Angsana New" w:cs="Angsana New"/>
            <w:noProof/>
          </w:rPr>
          <w:t xml:space="preserve"> </w:t>
        </w:r>
        <w:r w:rsidR="00371B99" w:rsidRPr="004C58FA">
          <w:rPr>
            <w:rStyle w:val="Hyperlink"/>
            <w:rFonts w:ascii="Angsana New" w:hAnsi="Angsana New" w:cs="Angsana New"/>
            <w:b/>
            <w:bCs/>
            <w:noProof/>
            <w:cs/>
          </w:rPr>
          <w:t xml:space="preserve">ไฟล์เกม </w:t>
        </w:r>
        <w:r w:rsidR="00371B99" w:rsidRPr="004C58FA">
          <w:rPr>
            <w:rStyle w:val="Hyperlink"/>
            <w:rFonts w:ascii="Angsana New" w:hAnsi="Angsana New" w:cs="Angsana New"/>
            <w:b/>
            <w:bCs/>
            <w:noProof/>
          </w:rPr>
          <w:t>Kaboom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8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15</w:t>
        </w:r>
        <w:r w:rsidR="00371B99">
          <w:rPr>
            <w:noProof/>
            <w:webHidden/>
          </w:rPr>
          <w:fldChar w:fldCharType="end"/>
        </w:r>
      </w:hyperlink>
    </w:p>
    <w:p w14:paraId="0BBB4480" w14:textId="756DE988" w:rsidR="00371B99" w:rsidRDefault="007A2643">
      <w:pPr>
        <w:pStyle w:val="TOC1"/>
        <w:rPr>
          <w:rFonts w:eastAsiaTheme="minorEastAsia" w:cstheme="minorBidi"/>
          <w:b w:val="0"/>
          <w:bCs w:val="0"/>
          <w:noProof/>
          <w:sz w:val="24"/>
          <w:szCs w:val="30"/>
        </w:rPr>
      </w:pPr>
      <w:hyperlink w:anchor="_Toc21278629" w:history="1">
        <w:r w:rsidR="00371B99" w:rsidRPr="004C58FA">
          <w:rPr>
            <w:rStyle w:val="Hyperlink"/>
            <w:rFonts w:ascii="Angsana New" w:hAnsi="Angsana New" w:cs="Angsana New"/>
            <w:noProof/>
          </w:rPr>
          <w:t xml:space="preserve">3.2 </w:t>
        </w:r>
        <w:r w:rsidR="00371B99" w:rsidRPr="004C58FA">
          <w:rPr>
            <w:rStyle w:val="Hyperlink"/>
            <w:rFonts w:ascii="Angsana New" w:hAnsi="Angsana New" w:cs="Angsana New"/>
            <w:noProof/>
            <w:cs/>
          </w:rPr>
          <w:t>ขั้นตอนการดำเนินงาน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9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15</w:t>
        </w:r>
        <w:r w:rsidR="00371B99">
          <w:rPr>
            <w:noProof/>
            <w:webHidden/>
          </w:rPr>
          <w:fldChar w:fldCharType="end"/>
        </w:r>
      </w:hyperlink>
    </w:p>
    <w:p w14:paraId="3960C281" w14:textId="0127646E" w:rsidR="00864ED1" w:rsidRPr="00173D07" w:rsidRDefault="00864ED1" w:rsidP="00864ED1">
      <w:pPr>
        <w:pStyle w:val="Heading1"/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</w:pPr>
      <w:r w:rsidRPr="00173D07">
        <w:rPr>
          <w:rFonts w:ascii="Angsana New" w:eastAsia="Times New Roman" w:hAnsi="Angsana New" w:cs="Angsana New"/>
          <w:color w:val="000000" w:themeColor="text1"/>
          <w:szCs w:val="32"/>
          <w:cs/>
        </w:rPr>
        <w:fldChar w:fldCharType="end"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br w:type="page"/>
      </w:r>
    </w:p>
    <w:p w14:paraId="5026BCDC" w14:textId="77777777" w:rsidR="00FA04DE" w:rsidRPr="00173D07" w:rsidRDefault="00FA04DE" w:rsidP="00FA04DE">
      <w:pPr>
        <w:pStyle w:val="Heading1"/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660FB051" w14:textId="5F2E3340" w:rsidR="00864ED1" w:rsidRPr="00173D07" w:rsidRDefault="00864ED1" w:rsidP="00864ED1">
      <w:pPr>
        <w:pStyle w:val="Heading1"/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  <w:bookmarkStart w:id="2" w:name="_Toc21278615"/>
      <w:r w:rsidRPr="00173D07">
        <w:rPr>
          <w:rFonts w:ascii="Angsana New" w:eastAsia="Times New Roman" w:hAnsi="Angsana New" w:cs="Angsana New" w:hint="cs"/>
          <w:b/>
          <w:bCs/>
          <w:color w:val="000000" w:themeColor="text1"/>
          <w:sz w:val="40"/>
          <w:cs/>
        </w:rPr>
        <w:lastRenderedPageBreak/>
        <w:t>สารบัญรูป</w:t>
      </w:r>
      <w:bookmarkEnd w:id="2"/>
    </w:p>
    <w:p w14:paraId="25AFAEFE" w14:textId="77777777" w:rsidR="00864ED1" w:rsidRPr="00173D07" w:rsidRDefault="00864ED1" w:rsidP="00864ED1">
      <w:pPr>
        <w:jc w:val="right"/>
        <w:rPr>
          <w:color w:val="000000" w:themeColor="text1"/>
        </w:rPr>
      </w:pPr>
      <w:r w:rsidRPr="00173D07">
        <w:rPr>
          <w:rFonts w:hint="cs"/>
          <w:color w:val="000000" w:themeColor="text1"/>
          <w:cs/>
        </w:rPr>
        <w:t>หน้า</w:t>
      </w:r>
    </w:p>
    <w:p w14:paraId="572E3EA9" w14:textId="2758FACB" w:rsidR="00FA04DE" w:rsidRPr="00173D07" w:rsidRDefault="00864ED1" w:rsidP="00864ED1">
      <w:pPr>
        <w:rPr>
          <w:color w:val="000000" w:themeColor="text1"/>
        </w:rPr>
      </w:pPr>
      <w:r w:rsidRPr="00173D07">
        <w:rPr>
          <w:rFonts w:hint="cs"/>
          <w:color w:val="000000" w:themeColor="text1"/>
          <w:cs/>
        </w:rPr>
        <w:t>รูปที่</w:t>
      </w:r>
    </w:p>
    <w:p w14:paraId="3394EBFA" w14:textId="77777777" w:rsidR="00FA04DE" w:rsidRPr="00173D07" w:rsidRDefault="00FA04DE" w:rsidP="00173D07">
      <w:pPr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 w:rsidRPr="00173D07">
        <w:rPr>
          <w:color w:val="000000" w:themeColor="text1"/>
          <w:cs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2.1  </w:t>
      </w:r>
      <w:r w:rsidRPr="00173D07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>โครงสร้างการทำงานของการเรียนรู้แบบเสริมกำลัง</w:t>
      </w:r>
      <w:r w:rsidRPr="00173D07">
        <w:rPr>
          <w:rFonts w:ascii="Angsana New" w:hAnsi="Angsana New" w:cs="Angsana New"/>
          <w:noProof/>
          <w:color w:val="000000" w:themeColor="text1"/>
          <w:sz w:val="32"/>
          <w:szCs w:val="32"/>
        </w:rPr>
        <w:t>………………………………...16</w:t>
      </w:r>
    </w:p>
    <w:p w14:paraId="0F579969" w14:textId="411991D2" w:rsidR="00FA04DE" w:rsidRPr="00173D07" w:rsidRDefault="00FA04DE" w:rsidP="00173D07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 w:rsidRPr="00173D0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proofErr w:type="gramStart"/>
      <w:r w:rsidRPr="00173D07">
        <w:rPr>
          <w:rFonts w:ascii="Angsana New" w:hAnsi="Angsana New" w:cs="Angsana New"/>
          <w:noProof/>
          <w:color w:val="000000" w:themeColor="text1"/>
          <w:sz w:val="32"/>
          <w:szCs w:val="32"/>
        </w:rPr>
        <w:t xml:space="preserve">2.2 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โครงสร้างของโครงข่ายประสาทแบบคอนโวลูชัน</w:t>
      </w:r>
      <w:proofErr w:type="gramEnd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………………………………….16</w:t>
      </w:r>
    </w:p>
    <w:p w14:paraId="7998DF87" w14:textId="43E631E6" w:rsidR="00374A5B" w:rsidRPr="00173D07" w:rsidRDefault="00374A5B" w:rsidP="00173D07">
      <w:pPr>
        <w:rPr>
          <w:rFonts w:ascii="Angsana New" w:eastAsia="Times New Roman" w:hAnsi="Angsana New" w:cs="Angsana New"/>
          <w:b/>
          <w:bCs/>
          <w:color w:val="000000" w:themeColor="text1"/>
          <w:sz w:val="40"/>
          <w:szCs w:val="40"/>
          <w:cs/>
        </w:rPr>
      </w:pPr>
    </w:p>
    <w:p w14:paraId="063401EE" w14:textId="77777777" w:rsidR="004268B4" w:rsidRDefault="00016539" w:rsidP="004268B4">
      <w:pPr>
        <w:pStyle w:val="Heading1"/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bookmarkStart w:id="3" w:name="_Toc21278616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t xml:space="preserve">บทที่ </w:t>
      </w:r>
      <w:r w:rsidR="00173D07"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t>1</w:t>
      </w:r>
      <w:r w:rsidR="00173D07"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br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บทนำ</w:t>
      </w:r>
      <w:bookmarkEnd w:id="3"/>
    </w:p>
    <w:p w14:paraId="6F023877" w14:textId="143AB6D2" w:rsidR="00374A5B" w:rsidRPr="004268B4" w:rsidRDefault="004268B4" w:rsidP="004268B4">
      <w:pPr>
        <w:pStyle w:val="Heading1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tab/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บทน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ี้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จะกล่าวถึงที่มาและความ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สำ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ค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ั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ญ รวมไปถึงว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ั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ตถุประสงค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์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และประโยชน์ที่คาดว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่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าจะได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้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ร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ั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บจากวิจ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ั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ย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ครั้ง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น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ี้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เพ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ื่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อทราบถึงจุดมุ่งหมายที่แ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ท้จริง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ของผ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ู้วิจัย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โดยที่มีรายละเอียดของการด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ำ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เนินงานและขอบเขตรวมไปถึงอุปกรณ์ที่ใช้เพื่อเป็นประโยชน์แก่ผู้สนใจในการศึกษางานวิจัยน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ี้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โดยมี</w:t>
      </w:r>
      <w:r w:rsidR="00374A5B" w:rsidRPr="00173D07">
        <w:rPr>
          <w:rFonts w:ascii="Angsana New" w:hAnsi="Angsana New" w:cs="Angsana New"/>
          <w:color w:val="000000" w:themeColor="text1"/>
          <w:szCs w:val="32"/>
        </w:rPr>
        <w:t xml:space="preserve"> 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รายละเอียดด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ัง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 xml:space="preserve"> ต่อไปน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ี้</w:t>
      </w:r>
    </w:p>
    <w:p w14:paraId="4F2525E0" w14:textId="77777777" w:rsidR="00F438DB" w:rsidRPr="00173D07" w:rsidRDefault="00F438DB" w:rsidP="0019462F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5B52737B" w14:textId="25B4006A" w:rsidR="009E32CA" w:rsidRPr="00173D07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4" w:name="_Toc21278617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1 </w:t>
      </w:r>
      <w:r w:rsidR="009E32CA"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ที่มาและความสำคัญ</w:t>
      </w:r>
      <w:bookmarkEnd w:id="4"/>
    </w:p>
    <w:p w14:paraId="215E9E54" w14:textId="2BE62636" w:rsidR="00374A5B" w:rsidRPr="00173D07" w:rsidRDefault="00374A5B" w:rsidP="0019462F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Reinforcement Learning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หนึ่งในแขนงของ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Machine Learning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ถูกนำมาใช้กับอุตสาหกรรมวิดีโอเกมมากขึ้น เช่น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lphaGo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ต้น ผู้จัดทำมีความประสงค์ในการพัฒนาองค์ความรู้ที่เกี่ยวข้อง เพื่อพัฒนา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lgorithm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สามารถฝึกตัวละครในเกมที่กำหนดเพื่อเพิ่มขีดความสามารถในการเล่นเกมให้เทียบเคียงกับมนุษย์ ซึ่งองค์ความรู้ที่กำหนดได้สามารถนำไปประยุกต์ใช้ได้ในหลากหลายสาขาในอนาคต เช่น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Robot </w:t>
      </w:r>
      <w:proofErr w:type="spellStart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contol</w:t>
      </w:r>
      <w:proofErr w:type="spellEnd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ต้น</w:t>
      </w:r>
    </w:p>
    <w:p w14:paraId="3754BBEF" w14:textId="77777777" w:rsidR="00F438DB" w:rsidRPr="00173D07" w:rsidRDefault="00F438DB" w:rsidP="0019462F">
      <w:pPr>
        <w:pStyle w:val="ListParagraph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AFF5D47" w14:textId="1E855EC3" w:rsidR="009E32CA" w:rsidRPr="00173D07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5" w:name="_Toc21278618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2 </w:t>
      </w:r>
      <w:r w:rsidR="009E32CA"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วัตถุประสงค์</w:t>
      </w:r>
      <w:bookmarkEnd w:id="5"/>
    </w:p>
    <w:p w14:paraId="45B7E20C" w14:textId="15C203E3" w:rsidR="00374A5B" w:rsidRPr="00173D07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1.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พื่อพัฒนาระบบปัญญาประดิษฐ์กับวีดิโอเกมด้วยวิธีการ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48428804" w14:textId="4F1BCEB7" w:rsidR="00374A5B" w:rsidRPr="00173D07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2.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พื่อพัฒนาองค์ความรู้ด้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นการ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278B73CC" w14:textId="77777777" w:rsidR="00F438DB" w:rsidRPr="00173D07" w:rsidRDefault="00F438DB" w:rsidP="0019462F">
      <w:pPr>
        <w:jc w:val="thaiDistribute"/>
        <w:rPr>
          <w:color w:val="000000" w:themeColor="text1"/>
        </w:rPr>
      </w:pPr>
    </w:p>
    <w:p w14:paraId="67F4BAF2" w14:textId="60390FDC" w:rsidR="009E32CA" w:rsidRPr="00173D07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6" w:name="_Toc21278619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3 </w:t>
      </w:r>
      <w:r w:rsidR="009E32CA"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ขอบเขตของโครงงาน</w:t>
      </w:r>
      <w:bookmarkEnd w:id="6"/>
    </w:p>
    <w:p w14:paraId="4DB90D17" w14:textId="78D6259C" w:rsidR="00374A5B" w:rsidRPr="00173D07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1.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ออกแบบวิธีการด้วยวิธีการ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Reinforcement Learning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ส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ำ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หรับพัฒนาพฤติกรรมของ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PC</w:t>
      </w:r>
    </w:p>
    <w:p w14:paraId="4F380A84" w14:textId="4A6DB76D" w:rsidR="00374A5B" w:rsidRPr="00173D07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2.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ปรียบเทียบผลของ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ใช้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lgorithm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ต่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งกันของ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33F837A8" w14:textId="6E229DD9" w:rsidR="00374A5B" w:rsidRPr="00173D07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3.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วิเคราะห์ผลของเกมที่น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ำ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ผ่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นการพัฒนาโดย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Reinforcement Learning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และ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ดิม</w:t>
      </w:r>
    </w:p>
    <w:p w14:paraId="7AE9ED38" w14:textId="77777777" w:rsidR="00F438DB" w:rsidRPr="00173D07" w:rsidRDefault="00F438DB" w:rsidP="0019462F">
      <w:pPr>
        <w:jc w:val="thaiDistribute"/>
        <w:rPr>
          <w:color w:val="000000" w:themeColor="text1"/>
        </w:rPr>
      </w:pPr>
    </w:p>
    <w:p w14:paraId="0C3C37AC" w14:textId="14315494" w:rsidR="0095355D" w:rsidRPr="00173D07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7" w:name="_Toc21278620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4 </w:t>
      </w:r>
      <w:r w:rsidR="009E32CA"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ประโยชน์ที่คาดว่าจะได้รับ</w:t>
      </w:r>
      <w:bookmarkEnd w:id="7"/>
    </w:p>
    <w:p w14:paraId="01BB01A8" w14:textId="410E7216" w:rsidR="00740463" w:rsidRPr="00173D07" w:rsidRDefault="004268B4" w:rsidP="0019462F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sectPr w:rsidR="00740463" w:rsidRPr="00173D07" w:rsidSect="009C7751">
          <w:headerReference w:type="even" r:id="rId11"/>
          <w:headerReference w:type="default" r:id="rId12"/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อุตสาหกรรมเกมในปัจจุบัน ความส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มารถของเกมและ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I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ยังคงมาจากก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รเขียนสคริปต์จากผู้พัฒนาเกม ผู้จัดท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ำ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โครงก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รจึงต้องการสร้างพื้นฐานของ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I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ท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ำ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เรียนรู้โดย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ก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รลองผิดลอง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lastRenderedPageBreak/>
        <w:t xml:space="preserve">ถูก ซึ่งเป็นรากฐานของ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Reinforcement Learning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พื่อเป็นรากฐานในการน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ำ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Reinforcement Learning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ไปใช้เพื่อเพิ่มความท้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ายของตัวเกมต่อไป</w:t>
      </w:r>
      <w:r w:rsidR="00740463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br w:type="page"/>
      </w:r>
    </w:p>
    <w:p w14:paraId="7A7622BE" w14:textId="399F3FA0" w:rsidR="009E32CA" w:rsidRPr="00173D07" w:rsidRDefault="009E32CA" w:rsidP="00847FC7">
      <w:pPr>
        <w:pStyle w:val="Heading1"/>
        <w:jc w:val="center"/>
        <w:rPr>
          <w:rFonts w:ascii="Angsana New" w:eastAsia="Times New Roman" w:hAnsi="Angsana New" w:cs="Angsana New"/>
          <w:color w:val="000000" w:themeColor="text1"/>
          <w:szCs w:val="24"/>
        </w:rPr>
      </w:pPr>
      <w:bookmarkStart w:id="8" w:name="_Toc21278621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="00173D07"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t>2</w:t>
      </w:r>
      <w:r w:rsidR="00173D07"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br/>
      </w:r>
      <w:proofErr w:type="spellStart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ทฤษฏี</w:t>
      </w:r>
      <w:proofErr w:type="spellEnd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และงานวิจัยที่เกี่ยวข้อง</w:t>
      </w:r>
      <w:bookmarkEnd w:id="8"/>
    </w:p>
    <w:p w14:paraId="16ED288A" w14:textId="2338F3CD" w:rsidR="003815C4" w:rsidRPr="00173D07" w:rsidRDefault="003815C4" w:rsidP="003815C4">
      <w:pPr>
        <w:rPr>
          <w:rFonts w:ascii="Angsana New" w:hAnsi="Angsana New" w:cs="Angsana New"/>
          <w:color w:val="000000" w:themeColor="text1"/>
        </w:rPr>
      </w:pPr>
    </w:p>
    <w:p w14:paraId="077BDC24" w14:textId="26ED25AD" w:rsidR="001610A3" w:rsidRPr="00173D07" w:rsidRDefault="0019462F" w:rsidP="0019462F">
      <w:pPr>
        <w:pStyle w:val="Heading1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bookmarkStart w:id="9" w:name="_Toc21278622"/>
      <w:r w:rsidRPr="00173D0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 xml:space="preserve">2.1 </w:t>
      </w:r>
      <w:proofErr w:type="spellStart"/>
      <w:r w:rsidR="003815C4" w:rsidRPr="00173D07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ทฤษฏี</w:t>
      </w:r>
      <w:bookmarkEnd w:id="9"/>
      <w:proofErr w:type="spellEnd"/>
    </w:p>
    <w:p w14:paraId="3C52C127" w14:textId="34F01B11" w:rsidR="00EF1F4B" w:rsidRPr="00173D07" w:rsidRDefault="0019462F" w:rsidP="0019462F">
      <w:pPr>
        <w:pStyle w:val="Heading2"/>
        <w:ind w:firstLine="720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bookmarkStart w:id="10" w:name="_Toc21278623"/>
      <w:bookmarkStart w:id="11" w:name="_Hlk20653857"/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2.1.</w:t>
      </w:r>
      <w:r w:rsidR="00173D07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1</w:t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</w:t>
      </w:r>
      <w:r w:rsidR="00EF1F4B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การเรียนรู้แบบเสริมกำลัง </w:t>
      </w:r>
      <w:r w:rsidR="00EF1F4B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(Reinforcement Learning)</w:t>
      </w:r>
      <w:bookmarkEnd w:id="10"/>
    </w:p>
    <w:p w14:paraId="5E942E5F" w14:textId="20C12019" w:rsidR="00754AC4" w:rsidRPr="00173D07" w:rsidRDefault="001974A9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การเรียนรู้แบบเสริมกำลัง</w:t>
      </w:r>
      <w:r w:rsidR="008C1973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ส่วนหนึ่งของการเรียนรู้ด้วยเครื่อง (</w:t>
      </w:r>
      <w:r w:rsidR="008C1973" w:rsidRPr="00173D07">
        <w:rPr>
          <w:rFonts w:ascii="Angsana New" w:hAnsi="Angsana New" w:cs="Angsana New"/>
          <w:color w:val="000000" w:themeColor="text1"/>
          <w:sz w:val="32"/>
          <w:szCs w:val="32"/>
        </w:rPr>
        <w:t>Machine Learning</w:t>
      </w:r>
      <w:r w:rsidR="008C1973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) </w:t>
      </w:r>
      <w:r w:rsidR="003815C4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ทำการโดยนำปัญญาประดิษฐ์นำมาอยู่ภายใต้สภาพแวดล้อมหนึ่งที่ปัญญาประดิษฐ์ทำการตัดสินใจในการกระทำหนึ่ง ที่มาจากการสุ่มหรือ </w:t>
      </w:r>
      <w:r w:rsidR="005B362F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ลือกการกระทำจากข้อมูลที่อยู่ภายใต้สิ่งแวดล้อมที่กำหนด</w:t>
      </w:r>
      <w:r w:rsidR="008C7011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8C7011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ปัญญาประดิษฐ์ของการเรียนรู้แบบเสริมกำลังมีเป้าหมายคือ เลือกการกระทำที่ทำให้รับรางวัลที่ดีที่สุดในการแก้ปัญหาหนึ่ง ผ่านการลองผิดลองถูกของตัวปัญญาประดิษฐ์</w:t>
      </w:r>
    </w:p>
    <w:p w14:paraId="59D6CE9C" w14:textId="14C9223D" w:rsidR="00754AC4" w:rsidRPr="00173D07" w:rsidRDefault="00754AC4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การเรียนรู้แบบเสริมกำลั</w:t>
      </w:r>
      <w:r w:rsidR="007F7B0B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งส่วนใหญ่</w:t>
      </w:r>
      <w:r w:rsidR="00C22644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จะถูก</w:t>
      </w:r>
      <w:r w:rsidR="007F7B0B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ใช้ในอุตสาหกรรมหุ่นยนต์ และอุตสาหกรรมวิดีโอเกม เช่น ใช้การเรียนรู้แบบเสริมกำลังสร้างปัญญาประดิษ</w:t>
      </w:r>
      <w:r w:rsidR="002D4C0A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ฐ์ในการเล่นเกมคอมพิวเตอร์ </w:t>
      </w:r>
      <w:proofErr w:type="spellStart"/>
      <w:r w:rsidR="002D4C0A" w:rsidRPr="00173D07">
        <w:rPr>
          <w:rFonts w:ascii="Angsana New" w:hAnsi="Angsana New" w:cs="Angsana New"/>
          <w:color w:val="000000" w:themeColor="text1"/>
          <w:sz w:val="32"/>
          <w:szCs w:val="32"/>
        </w:rPr>
        <w:t>Starcraft</w:t>
      </w:r>
      <w:proofErr w:type="spellEnd"/>
      <w:r w:rsidR="002D4C0A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2 </w:t>
      </w:r>
      <w:r w:rsidR="002D4C0A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หรือ สร้างปัญญาประดิษฐ์ควบคุม</w:t>
      </w:r>
      <w:r w:rsidR="00E21D87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การทำงานของแขนกล</w:t>
      </w:r>
    </w:p>
    <w:p w14:paraId="660F943E" w14:textId="77777777" w:rsidR="00980BDF" w:rsidRPr="00173D07" w:rsidRDefault="00980BDF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4CD8F7F" w14:textId="1BB4117C" w:rsidR="008C7011" w:rsidRPr="00173D07" w:rsidRDefault="00B83AA1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องค์ประกอบของการเรียนรู้แบบเสริมกำลังมีทั้งหมด 5 ส่วน</w:t>
      </w:r>
    </w:p>
    <w:p w14:paraId="5517C581" w14:textId="7E4BE792" w:rsidR="00754AC4" w:rsidRPr="00173D07" w:rsidRDefault="0019462F" w:rsidP="0019462F">
      <w:pPr>
        <w:pStyle w:val="Heading3"/>
        <w:ind w:left="720" w:firstLine="720"/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.1 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เอเจน</w:t>
      </w:r>
      <w:proofErr w:type="spellStart"/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ต์</w:t>
      </w:r>
      <w:proofErr w:type="spellEnd"/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(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gent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7F4DEE1B" w14:textId="77777777" w:rsidR="0019462F" w:rsidRPr="00173D07" w:rsidRDefault="00EF1F4B" w:rsidP="0019462F">
      <w:pPr>
        <w:ind w:firstLine="14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ปัญญาประดิษฐ์ที่อยู่ภายใต้สภาพแวดล้อมและการทำงานของการเรียนรู้แบบเสริม กำลัง ซึ่งภายในเอเจน</w:t>
      </w:r>
      <w:proofErr w:type="spellStart"/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หนึ่งตัวจะมีส่วนประกอบภายใน 1 ประเภทหรือมากกว่า ซึ่งมีทั้งหมด 3 องค์ประกอบดังนี้</w:t>
      </w:r>
    </w:p>
    <w:p w14:paraId="39EE332F" w14:textId="29D59039" w:rsidR="00EF1F4B" w:rsidRPr="004268B4" w:rsidRDefault="00173D07" w:rsidP="00173D07">
      <w:pPr>
        <w:pStyle w:val="Heading4"/>
        <w:ind w:left="1800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4268B4">
        <w:rPr>
          <w:rFonts w:asciiTheme="majorBidi" w:hAnsiTheme="majorBidi"/>
          <w:b/>
          <w:bCs/>
          <w:i w:val="0"/>
          <w:iCs w:val="0"/>
          <w:color w:val="000000" w:themeColor="text1"/>
          <w:sz w:val="32"/>
          <w:szCs w:val="32"/>
        </w:rPr>
        <w:t xml:space="preserve">2.1.1.1.1 </w:t>
      </w:r>
      <w:r w:rsidR="00C60E99" w:rsidRPr="004268B4">
        <w:rPr>
          <w:rFonts w:asciiTheme="majorBidi" w:hAnsiTheme="majorBidi"/>
          <w:b/>
          <w:bCs/>
          <w:i w:val="0"/>
          <w:iCs w:val="0"/>
          <w:color w:val="000000" w:themeColor="text1"/>
          <w:sz w:val="32"/>
          <w:szCs w:val="32"/>
        </w:rPr>
        <w:t>Policy</w:t>
      </w:r>
    </w:p>
    <w:p w14:paraId="6272DC21" w14:textId="58B73C97" w:rsidR="0019462F" w:rsidRPr="004268B4" w:rsidRDefault="0019462F" w:rsidP="0019462F">
      <w:pPr>
        <w:jc w:val="thaiDistribute"/>
        <w:rPr>
          <w:rFonts w:asciiTheme="majorBidi" w:hAnsiTheme="majorBidi" w:cstheme="majorBidi"/>
          <w:color w:val="000000" w:themeColor="text1"/>
          <w:sz w:val="32"/>
          <w:szCs w:val="32"/>
        </w:rPr>
      </w:pPr>
      <w:r w:rsidRPr="004268B4">
        <w:rPr>
          <w:rFonts w:asciiTheme="majorBidi" w:hAnsiTheme="majorBidi" w:cstheme="majorBidi"/>
          <w:color w:val="000000" w:themeColor="text1"/>
          <w:sz w:val="32"/>
          <w:szCs w:val="32"/>
        </w:rPr>
        <w:tab/>
      </w:r>
      <w:r w:rsidR="00C60E99" w:rsidRPr="004268B4">
        <w:rPr>
          <w:rFonts w:asciiTheme="majorBidi" w:hAnsiTheme="majorBidi" w:cstheme="majorBidi" w:hint="cs"/>
          <w:color w:val="000000" w:themeColor="text1"/>
          <w:sz w:val="32"/>
          <w:szCs w:val="32"/>
          <w:cs/>
        </w:rPr>
        <w:t>เป็นวิธีการที่จะให้ไปถึงเป้าหมายที่ต้องการเมื่ออยู่ในสถานะที่ต่างกันออกไป</w:t>
      </w:r>
    </w:p>
    <w:p w14:paraId="1E1DDA90" w14:textId="3209372F" w:rsidR="00C60E99" w:rsidRPr="004268B4" w:rsidRDefault="00173D07" w:rsidP="00173D07">
      <w:pPr>
        <w:pStyle w:val="Heading4"/>
        <w:ind w:left="1800"/>
        <w:rPr>
          <w:rFonts w:asciiTheme="majorBidi" w:hAnsiTheme="majorBidi"/>
          <w:i w:val="0"/>
          <w:iCs w:val="0"/>
          <w:color w:val="000000" w:themeColor="text1"/>
          <w:sz w:val="32"/>
          <w:szCs w:val="32"/>
        </w:rPr>
      </w:pPr>
      <w:r w:rsidRPr="004268B4">
        <w:rPr>
          <w:rFonts w:asciiTheme="majorBidi" w:hAnsiTheme="majorBidi"/>
          <w:b/>
          <w:bCs/>
          <w:i w:val="0"/>
          <w:iCs w:val="0"/>
          <w:color w:val="000000" w:themeColor="text1"/>
          <w:sz w:val="32"/>
          <w:szCs w:val="32"/>
        </w:rPr>
        <w:t xml:space="preserve">2.1.1.1.2 </w:t>
      </w:r>
      <w:r w:rsidR="00C60E99" w:rsidRPr="004268B4">
        <w:rPr>
          <w:rFonts w:asciiTheme="majorBidi" w:hAnsiTheme="majorBidi"/>
          <w:b/>
          <w:bCs/>
          <w:i w:val="0"/>
          <w:iCs w:val="0"/>
          <w:color w:val="000000" w:themeColor="text1"/>
          <w:sz w:val="32"/>
          <w:szCs w:val="32"/>
        </w:rPr>
        <w:t>Value Function</w:t>
      </w:r>
    </w:p>
    <w:p w14:paraId="24A3C3FD" w14:textId="714D89EF" w:rsidR="0019462F" w:rsidRPr="004268B4" w:rsidRDefault="0019462F" w:rsidP="0019462F">
      <w:pPr>
        <w:jc w:val="thaiDistribute"/>
        <w:rPr>
          <w:rFonts w:asciiTheme="majorBidi" w:hAnsiTheme="majorBidi" w:cstheme="majorBidi"/>
          <w:color w:val="000000" w:themeColor="text1"/>
          <w:sz w:val="32"/>
          <w:szCs w:val="32"/>
        </w:rPr>
      </w:pPr>
      <w:r w:rsidRPr="004268B4">
        <w:rPr>
          <w:rFonts w:asciiTheme="majorBidi" w:hAnsiTheme="majorBidi" w:cstheme="majorBidi"/>
          <w:color w:val="000000" w:themeColor="text1"/>
          <w:sz w:val="32"/>
          <w:szCs w:val="32"/>
        </w:rPr>
        <w:tab/>
      </w:r>
      <w:r w:rsidR="00C60E99" w:rsidRPr="004268B4">
        <w:rPr>
          <w:rFonts w:asciiTheme="majorBidi" w:hAnsiTheme="majorBidi" w:cstheme="majorBidi" w:hint="cs"/>
          <w:color w:val="000000" w:themeColor="text1"/>
          <w:sz w:val="32"/>
          <w:szCs w:val="32"/>
          <w:cs/>
        </w:rPr>
        <w:t>เป็นค่าที่ใช้วัดผลจากการกระทำในสถานะต่าง ๆ เพื่อวัดผลว่าถ้าทำการกระทำหนึ่ง ณ สถานะปัจจุบันให้ผลดีต่อรางวัลในอนาคตอย่างไร</w:t>
      </w:r>
    </w:p>
    <w:p w14:paraId="56BC5DCB" w14:textId="71982FA3" w:rsidR="00C60E99" w:rsidRPr="004268B4" w:rsidRDefault="00173D07" w:rsidP="00173D07">
      <w:pPr>
        <w:pStyle w:val="Heading4"/>
        <w:ind w:left="1800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4268B4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1.3 </w:t>
      </w:r>
      <w:r w:rsidR="00C60E99" w:rsidRPr="004268B4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Model</w:t>
      </w:r>
    </w:p>
    <w:p w14:paraId="63502A9C" w14:textId="22770317" w:rsidR="0019462F" w:rsidRPr="00173D07" w:rsidRDefault="0019462F" w:rsidP="0019462F">
      <w:pPr>
        <w:jc w:val="thaiDistribute"/>
        <w:rPr>
          <w:rFonts w:asciiTheme="majorBidi" w:hAnsiTheme="majorBidi" w:cstheme="majorBidi"/>
          <w:color w:val="000000" w:themeColor="text1"/>
          <w:sz w:val="32"/>
          <w:szCs w:val="32"/>
        </w:rPr>
      </w:pPr>
      <w:r w:rsidRPr="004268B4">
        <w:rPr>
          <w:rFonts w:asciiTheme="majorBidi" w:hAnsiTheme="majorBidi" w:cstheme="majorBidi"/>
          <w:color w:val="000000" w:themeColor="text1"/>
          <w:sz w:val="32"/>
          <w:szCs w:val="32"/>
        </w:rPr>
        <w:tab/>
      </w:r>
      <w:r w:rsidR="00C60E99" w:rsidRPr="004268B4">
        <w:rPr>
          <w:rFonts w:asciiTheme="majorBidi" w:hAnsiTheme="majorBidi" w:cstheme="majorBidi" w:hint="cs"/>
          <w:color w:val="000000" w:themeColor="text1"/>
          <w:sz w:val="32"/>
          <w:szCs w:val="32"/>
          <w:cs/>
        </w:rPr>
        <w:t>โมเดลเป็นการทำนายว่าในสภาพแ</w:t>
      </w:r>
      <w:r w:rsidR="00C60E99" w:rsidRPr="00173D07">
        <w:rPr>
          <w:rFonts w:asciiTheme="majorBidi" w:hAnsiTheme="majorBidi" w:cstheme="majorBidi" w:hint="cs"/>
          <w:color w:val="000000" w:themeColor="text1"/>
          <w:sz w:val="32"/>
          <w:szCs w:val="32"/>
          <w:cs/>
        </w:rPr>
        <w:t>วดล้อมจะเกิดอะไรขึ้นต่อไปทั้งสถานะและรางวัลที่จะได้จากการกระทำ</w:t>
      </w:r>
    </w:p>
    <w:p w14:paraId="1B4E73BB" w14:textId="77777777" w:rsidR="0019462F" w:rsidRPr="00173D07" w:rsidRDefault="0019462F" w:rsidP="0019462F">
      <w:pPr>
        <w:jc w:val="thaiDistribute"/>
        <w:rPr>
          <w:rFonts w:asciiTheme="majorBidi" w:hAnsiTheme="majorBidi" w:cstheme="majorBidi"/>
          <w:color w:val="000000" w:themeColor="text1"/>
          <w:sz w:val="32"/>
          <w:szCs w:val="32"/>
        </w:rPr>
      </w:pPr>
    </w:p>
    <w:p w14:paraId="6C3D3B6F" w14:textId="5CB1FC37" w:rsidR="00EF1F4B" w:rsidRPr="00173D07" w:rsidRDefault="0019462F" w:rsidP="00173D07">
      <w:pPr>
        <w:pStyle w:val="Heading3"/>
        <w:rPr>
          <w:rFonts w:ascii="Angsana New" w:hAnsi="Angsana New" w:cs="Angsana New"/>
          <w:b/>
          <w:bCs/>
          <w:i/>
          <w:iCs/>
          <w:color w:val="000000" w:themeColor="text1"/>
          <w:sz w:val="32"/>
          <w:szCs w:val="32"/>
        </w:rPr>
      </w:pPr>
      <w:r w:rsidRPr="00173D07">
        <w:rPr>
          <w:rFonts w:asciiTheme="majorBidi" w:hAnsiTheme="majorBidi"/>
          <w:color w:val="000000" w:themeColor="text1"/>
          <w:sz w:val="32"/>
          <w:szCs w:val="32"/>
        </w:rPr>
        <w:lastRenderedPageBreak/>
        <w:tab/>
      </w:r>
      <w:r w:rsidRPr="00173D07">
        <w:rPr>
          <w:rFonts w:asciiTheme="majorBidi" w:hAnsiTheme="majorBidi"/>
          <w:color w:val="000000" w:themeColor="text1"/>
          <w:sz w:val="32"/>
          <w:szCs w:val="32"/>
        </w:rPr>
        <w:tab/>
      </w:r>
      <w:r w:rsidRPr="00173D07">
        <w:rPr>
          <w:rFonts w:asciiTheme="majorBidi" w:hAnsiTheme="majorBidi"/>
          <w:b/>
          <w:bCs/>
          <w:color w:val="000000" w:themeColor="text1"/>
          <w:sz w:val="32"/>
          <w:szCs w:val="32"/>
        </w:rPr>
        <w:t>2.1.1.2</w:t>
      </w:r>
      <w:r w:rsidRPr="00173D07">
        <w:rPr>
          <w:rFonts w:asciiTheme="majorBidi" w:hAnsiTheme="majorBidi"/>
          <w:color w:val="000000" w:themeColor="text1"/>
          <w:sz w:val="32"/>
          <w:szCs w:val="32"/>
        </w:rPr>
        <w:t xml:space="preserve"> 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สภาพแวดล้อม (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Environment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3B387556" w14:textId="3571CAFA" w:rsidR="0019462F" w:rsidRPr="00173D07" w:rsidRDefault="0019462F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670B0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พื้นที่ทำการนำปัญญาประดิษฐ์ทำภารกิจที่กำหนด</w:t>
      </w:r>
      <w:r w:rsidR="000C1F71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ตามสภาพแวดล้อมที่กำหนด</w:t>
      </w:r>
    </w:p>
    <w:p w14:paraId="76C8F726" w14:textId="53EB3017" w:rsidR="005B362F" w:rsidRPr="00173D07" w:rsidRDefault="0019462F" w:rsidP="00173D07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.3 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สถานะ (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State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199E766A" w14:textId="77777777" w:rsidR="0019462F" w:rsidRPr="00173D07" w:rsidRDefault="0019462F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0C1F71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สถานะของสภาพแวดล้อมในช่วงเวลา</w:t>
      </w:r>
      <w:proofErr w:type="spellStart"/>
      <w:r w:rsidR="000C1F71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ต่างๆ</w:t>
      </w:r>
      <w:proofErr w:type="spellEnd"/>
      <w:r w:rsidR="000C1F71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ปัญญาประดิษฐ์สามารถรับรู้เพื่อตัดสินใจเลือกการกระทำในแต่ละช่วงเวลา </w:t>
      </w:r>
    </w:p>
    <w:p w14:paraId="34D7282E" w14:textId="38E36B96" w:rsidR="005B362F" w:rsidRPr="00173D07" w:rsidRDefault="0019462F" w:rsidP="00173D07">
      <w:pPr>
        <w:pStyle w:val="Heading3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.4 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การกระทำ (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ction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01151C94" w14:textId="77777777" w:rsidR="0019462F" w:rsidRPr="00173D07" w:rsidRDefault="0019462F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0716FF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อเจน</w:t>
      </w:r>
      <w:proofErr w:type="spellStart"/>
      <w:r w:rsidR="000716FF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="000716FF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จะเลือกการกระทำที่ทำการตัดสินใจจากสถานะก่อนหน้า</w:t>
      </w:r>
      <w:r w:rsidR="00DE5497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ข้าไปยังสภาพแวดล้อมเพื่อแสดงสถานะถัดไปและรางวัลที่เลือกการกระทำ</w:t>
      </w:r>
    </w:p>
    <w:p w14:paraId="0EC2F05E" w14:textId="3B7C5D3E" w:rsidR="005B362F" w:rsidRPr="00173D07" w:rsidRDefault="0019462F" w:rsidP="00173D07">
      <w:pPr>
        <w:pStyle w:val="Heading3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.5 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รางวัล (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Reward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7D9A5384" w14:textId="2902AC92" w:rsidR="00DE5497" w:rsidRPr="00173D07" w:rsidRDefault="002D4C0A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DE5497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รางวัลที่ได้จากการกระทำเพื่อแสดงว่าการกระทำที่เลือกไปดีต่อกับสภาพแวดล้อมและเป้าหมายของสภาพแวดล้อมได้ดีเพียงใด</w:t>
      </w:r>
    </w:p>
    <w:bookmarkEnd w:id="11"/>
    <w:p w14:paraId="4B2AD2CA" w14:textId="1CAD503E" w:rsidR="000D0D27" w:rsidRPr="00173D07" w:rsidRDefault="00B966F2" w:rsidP="00EF1F4B">
      <w:pPr>
        <w:rPr>
          <w:rFonts w:ascii="Angsana New" w:hAnsi="Angsana New" w:cs="Angsana New"/>
          <w:color w:val="000000" w:themeColor="text1"/>
          <w:sz w:val="26"/>
          <w:szCs w:val="26"/>
        </w:rPr>
      </w:pPr>
      <w:r w:rsidRPr="00173D07">
        <w:rPr>
          <w:rFonts w:ascii="Angsana New" w:hAnsi="Angsana New" w:cs="Angsana New"/>
          <w:noProof/>
          <w:color w:val="000000" w:themeColor="text1"/>
          <w:sz w:val="32"/>
          <w:szCs w:val="32"/>
        </w:rPr>
        <w:drawing>
          <wp:anchor distT="0" distB="0" distL="114300" distR="114300" simplePos="0" relativeHeight="251658240" behindDoc="0" locked="0" layoutInCell="1" allowOverlap="1" wp14:anchorId="0E5A8DB2" wp14:editId="65708485">
            <wp:simplePos x="0" y="0"/>
            <wp:positionH relativeFrom="page">
              <wp:posOffset>2073275</wp:posOffset>
            </wp:positionH>
            <wp:positionV relativeFrom="paragraph">
              <wp:posOffset>269240</wp:posOffset>
            </wp:positionV>
            <wp:extent cx="3400425" cy="1310005"/>
            <wp:effectExtent l="0" t="0" r="9525" b="4445"/>
            <wp:wrapTopAndBottom/>
            <wp:docPr id="1" name="รูปภาพ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00425" cy="13100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173D07">
        <w:rPr>
          <w:rFonts w:ascii="Angsana New" w:hAnsi="Angsana New" w:cs="Angsana New"/>
          <w:noProof/>
          <w:color w:val="000000" w:themeColor="text1"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D04C35D" wp14:editId="468C247F">
                <wp:simplePos x="0" y="0"/>
                <wp:positionH relativeFrom="page">
                  <wp:posOffset>1825625</wp:posOffset>
                </wp:positionH>
                <wp:positionV relativeFrom="paragraph">
                  <wp:posOffset>1634490</wp:posOffset>
                </wp:positionV>
                <wp:extent cx="3904615" cy="635"/>
                <wp:effectExtent l="0" t="0" r="635" b="3175"/>
                <wp:wrapTopAndBottom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46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6AD552A" w14:textId="1B3BB7D6" w:rsidR="00C20DFC" w:rsidRPr="00866841" w:rsidRDefault="00C20DFC" w:rsidP="006739B3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 2.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begin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 xml:space="preserve">SEQ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รูป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>\* ARABIC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separate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1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end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การทำงานของการเรียนรู้แบบเสริมกำลัง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D04C35D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43.75pt;margin-top:128.7pt;width:307.45pt;height:.05pt;z-index:251660288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" stroked="f">
                <v:textbox style="mso-fit-shape-to-text:t" inset="0,0,0,0">
                  <w:txbxContent>
                    <w:p w14:paraId="46AD552A" w14:textId="1B3BB7D6" w:rsidR="00C20DFC" w:rsidRPr="00866841" w:rsidRDefault="00C20DFC" w:rsidP="006739B3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 2.</w: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begin"/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 xml:space="preserve">SEQ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รูป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>\* ARABIC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separate"/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1</w: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end"/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โครงสร้างการทำงานของการเรียนรู้แบบเสริมกำลัง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="00571C30" w:rsidRPr="00173D07">
        <w:rPr>
          <w:rFonts w:ascii="Angsana New" w:hAnsi="Angsana New" w:cs="Angsana New"/>
          <w:color w:val="000000" w:themeColor="text1"/>
          <w:sz w:val="26"/>
          <w:szCs w:val="26"/>
          <w:cs/>
        </w:rPr>
        <w:tab/>
      </w:r>
    </w:p>
    <w:p w14:paraId="55055EDA" w14:textId="77777777" w:rsidR="00822E35" w:rsidRPr="00173D07" w:rsidRDefault="00822E35" w:rsidP="00AE27D3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1CF03513" w14:textId="20F7946A" w:rsidR="00773E12" w:rsidRPr="00173D07" w:rsidRDefault="00795C0A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การแก้ปัญหาที่ให้การเรียนรู้แบบเสริมกำลัง</w:t>
      </w:r>
      <w:r w:rsidR="00773E12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่วนใหญ่มักจะแก้ไขด้วยหลักการที่ชื่อว่า กระบวนการตัดสินใจของมาร์คอฟ (</w:t>
      </w:r>
      <w:r w:rsidR="00773E12" w:rsidRPr="00173D07">
        <w:rPr>
          <w:rFonts w:ascii="Angsana New" w:hAnsi="Angsana New" w:cs="Angsana New"/>
          <w:color w:val="000000" w:themeColor="text1"/>
          <w:sz w:val="32"/>
          <w:szCs w:val="32"/>
        </w:rPr>
        <w:t>Markov Decision Process</w:t>
      </w:r>
      <w:r w:rsidR="00773E12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 ซึ่งมีคุณสมบัติดังนี้</w:t>
      </w:r>
    </w:p>
    <w:p w14:paraId="0D3FC263" w14:textId="77777777" w:rsidR="00773E12" w:rsidRPr="00173D07" w:rsidRDefault="00773E12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ถานะ</w:t>
      </w:r>
      <w:proofErr w:type="spellStart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ใดๆ</w:t>
      </w:r>
      <w:proofErr w:type="spellEnd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สถานะหนึ่งจะเป็นสถานะมาร์คอฟได้ก็ต่อเมื่อ สถานะปัจจุบันนั้นส่งผลถึงสถานะในอนาคต เท่ากับสถานะปัจจุบันและสถานะก่อนหน้าส่งผลกับสถานะในอนาคต ซึ่งทำให้ไม่ต้องสนใจสถานะในอดีตอีกต่อไป</w:t>
      </w:r>
    </w:p>
    <w:p w14:paraId="3FF4CC49" w14:textId="77777777" w:rsidR="00773E12" w:rsidRPr="00173D07" w:rsidRDefault="00773E12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5FED318" w14:textId="5C52A7DA" w:rsidR="00DB551C" w:rsidRPr="00173D07" w:rsidRDefault="00773E12" w:rsidP="00173D07">
      <w:pPr>
        <w:rPr>
          <w:rFonts w:ascii="Angsana New" w:eastAsiaTheme="minorEastAsia" w:hAnsi="Angsana New" w:cs="Angsana New"/>
          <w:i/>
          <w:color w:val="000000" w:themeColor="text1"/>
          <w:sz w:val="32"/>
          <w:szCs w:val="32"/>
        </w:rPr>
      </w:pPr>
      <m:oMathPara>
        <m:oMath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>P</m:t>
          </m:r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>[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t+1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>|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>] = P[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t+1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>|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1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>,...,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 xml:space="preserve">] ; </m:t>
          </m:r>
          <m:r>
            <w:rPr>
              <w:rFonts w:ascii="Cambria Math" w:eastAsiaTheme="minorEastAsia" w:hAnsi="Cambria Math" w:cs="Angsana New" w:hint="cs"/>
              <w:color w:val="000000" w:themeColor="text1"/>
              <w:sz w:val="32"/>
              <w:szCs w:val="32"/>
              <w:cs/>
            </w:rPr>
            <m:t>เมื่อ</m:t>
          </m:r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 xml:space="preserve"> 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 xml:space="preserve"> </m:t>
          </m:r>
          <m:r>
            <w:rPr>
              <w:rFonts w:ascii="Cambria Math" w:eastAsiaTheme="minorEastAsia" w:hAnsi="Cambria Math" w:cs="Angsana New" w:hint="cs"/>
              <w:color w:val="000000" w:themeColor="text1"/>
              <w:sz w:val="32"/>
              <w:szCs w:val="32"/>
              <w:cs/>
            </w:rPr>
            <m:t>เป็นสถานะมาร์คอฟ</m:t>
          </m:r>
        </m:oMath>
      </m:oMathPara>
    </w:p>
    <w:p w14:paraId="69FE4550" w14:textId="77777777" w:rsidR="00DB551C" w:rsidRPr="00173D07" w:rsidRDefault="00DB551C" w:rsidP="00173D07">
      <w:pPr>
        <w:rPr>
          <w:rFonts w:ascii="Angsana New" w:eastAsiaTheme="minorEastAsia" w:hAnsi="Angsana New" w:cs="Angsana New"/>
          <w:iCs/>
          <w:color w:val="000000" w:themeColor="text1"/>
          <w:sz w:val="32"/>
          <w:szCs w:val="32"/>
        </w:rPr>
      </w:pPr>
      <w:r w:rsidRPr="00173D07">
        <w:rPr>
          <w:rFonts w:ascii="Angsana New" w:eastAsiaTheme="minorEastAsia" w:hAnsi="Angsana New" w:cs="Angsana New"/>
          <w:i/>
          <w:color w:val="000000" w:themeColor="text1"/>
          <w:sz w:val="32"/>
          <w:szCs w:val="32"/>
        </w:rPr>
        <w:br w:type="page"/>
      </w:r>
    </w:p>
    <w:p w14:paraId="7958BCDF" w14:textId="13763F1C" w:rsidR="00DB551C" w:rsidRPr="00173D07" w:rsidRDefault="00DB551C" w:rsidP="00173D07">
      <w:pPr>
        <w:rPr>
          <w:rFonts w:ascii="Angsana New" w:eastAsiaTheme="minorEastAsia" w:hAnsi="Angsana New" w:cs="Angsana New"/>
          <w:iCs/>
          <w:color w:val="000000" w:themeColor="text1"/>
          <w:sz w:val="32"/>
          <w:szCs w:val="32"/>
        </w:rPr>
      </w:pPr>
      <w:r w:rsidRPr="00173D07">
        <w:rPr>
          <w:rFonts w:ascii="Angsana New" w:eastAsiaTheme="minorEastAsia" w:hAnsi="Angsana New" w:cs="Angsana New"/>
          <w:iCs/>
          <w:color w:val="000000" w:themeColor="text1"/>
          <w:sz w:val="32"/>
          <w:szCs w:val="32"/>
        </w:rPr>
        <w:lastRenderedPageBreak/>
        <w:t xml:space="preserve">State Transition Matrix </w:t>
      </w:r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เป็น</w:t>
      </w:r>
      <w:r w:rsidR="00AE27D3" w:rsidRPr="00173D07">
        <w:rPr>
          <w:rFonts w:ascii="Angsana New" w:eastAsiaTheme="minorEastAsia" w:hAnsi="Angsana New" w:cs="Angsana New"/>
          <w:i/>
          <w:color w:val="000000" w:themeColor="text1"/>
          <w:sz w:val="32"/>
          <w:szCs w:val="32"/>
          <w:cs/>
        </w:rPr>
        <w:t>เมทริก</w:t>
      </w:r>
      <w:proofErr w:type="spellStart"/>
      <w:r w:rsidR="00AE27D3" w:rsidRPr="00173D07">
        <w:rPr>
          <w:rFonts w:ascii="Angsana New" w:eastAsiaTheme="minorEastAsia" w:hAnsi="Angsana New" w:cs="Angsana New"/>
          <w:i/>
          <w:color w:val="000000" w:themeColor="text1"/>
          <w:sz w:val="32"/>
          <w:szCs w:val="32"/>
          <w:cs/>
        </w:rPr>
        <w:t>ซ์</w:t>
      </w:r>
      <w:proofErr w:type="spellEnd"/>
      <w:r w:rsidR="00AE27D3"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ของความน่าจะเป็นของสถานะที่อยู่ไปยังสถานะต่อไปซึ่งแต่ละจุดจะมีความน่าจะเป็นดังสมการ</w:t>
      </w:r>
    </w:p>
    <w:p w14:paraId="3A5FC8E0" w14:textId="77777777" w:rsidR="00AE27D3" w:rsidRPr="00173D07" w:rsidRDefault="00AE27D3" w:rsidP="00173D07">
      <w:pPr>
        <w:rPr>
          <w:rFonts w:ascii="Angsana New" w:eastAsiaTheme="minorEastAsia" w:hAnsi="Angsana New" w:cs="Angsana New"/>
          <w:i/>
          <w:color w:val="000000" w:themeColor="text1"/>
          <w:sz w:val="32"/>
          <w:szCs w:val="32"/>
        </w:rPr>
      </w:pPr>
    </w:p>
    <w:p w14:paraId="73E16EB8" w14:textId="07A9F998" w:rsidR="00AE27D3" w:rsidRPr="00173D07" w:rsidRDefault="007A2643" w:rsidP="00173D07">
      <w:pPr>
        <w:rPr>
          <w:rFonts w:ascii="Angsana New" w:eastAsiaTheme="minorEastAsia" w:hAnsi="Angsana New" w:cs="Angsana New"/>
          <w:iCs/>
          <w:color w:val="000000" w:themeColor="text1"/>
          <w:sz w:val="32"/>
          <w:szCs w:val="32"/>
        </w:rPr>
      </w:pPr>
      <m:oMathPara>
        <m:oMath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P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s'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 xml:space="preserve"> = P[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t+1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 xml:space="preserve"> = s'| 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 xml:space="preserve"> = s]</m:t>
          </m:r>
        </m:oMath>
      </m:oMathPara>
    </w:p>
    <w:p w14:paraId="1ED8E2E2" w14:textId="77777777" w:rsidR="00AE27D3" w:rsidRPr="00173D07" w:rsidRDefault="00AE27D3" w:rsidP="00173D07">
      <w:pPr>
        <w:rPr>
          <w:rFonts w:ascii="Angsana New" w:eastAsiaTheme="minorEastAsia" w:hAnsi="Angsana New" w:cs="Angsana New"/>
          <w:iCs/>
          <w:color w:val="000000" w:themeColor="text1"/>
          <w:sz w:val="32"/>
          <w:szCs w:val="32"/>
        </w:rPr>
      </w:pPr>
    </w:p>
    <w:p w14:paraId="263C11D8" w14:textId="25F6A8DC" w:rsidR="00DB551C" w:rsidRPr="00173D07" w:rsidRDefault="0019462F" w:rsidP="00173D07">
      <w:pPr>
        <w:rPr>
          <w:rFonts w:ascii="Angsana New" w:eastAsiaTheme="minorEastAsia" w:hAnsi="Angsana New" w:cs="Angsana New"/>
          <w:i/>
          <w:color w:val="000000" w:themeColor="text1"/>
          <w:sz w:val="32"/>
          <w:szCs w:val="32"/>
        </w:rPr>
      </w:pPr>
      <w:r w:rsidRPr="00173D07">
        <w:rPr>
          <w:rFonts w:ascii="Angsana New" w:eastAsiaTheme="minorEastAsia" w:hAnsi="Angsana New" w:cs="Angsana New"/>
          <w:i/>
          <w:color w:val="000000" w:themeColor="text1"/>
          <w:sz w:val="32"/>
          <w:szCs w:val="32"/>
        </w:rPr>
        <w:tab/>
      </w:r>
      <w:r w:rsidR="00AE27D3"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ซึ่งแต่ละจุดสามารถรวมเป็น</w:t>
      </w:r>
      <w:r w:rsidR="00AE27D3" w:rsidRPr="00173D07">
        <w:rPr>
          <w:rFonts w:ascii="Angsana New" w:eastAsiaTheme="minorEastAsia" w:hAnsi="Angsana New" w:cs="Angsana New"/>
          <w:i/>
          <w:color w:val="000000" w:themeColor="text1"/>
          <w:sz w:val="32"/>
          <w:szCs w:val="32"/>
          <w:cs/>
        </w:rPr>
        <w:t>เมทริก</w:t>
      </w:r>
      <w:proofErr w:type="spellStart"/>
      <w:r w:rsidR="00AE27D3" w:rsidRPr="00173D07">
        <w:rPr>
          <w:rFonts w:ascii="Angsana New" w:eastAsiaTheme="minorEastAsia" w:hAnsi="Angsana New" w:cs="Angsana New"/>
          <w:i/>
          <w:color w:val="000000" w:themeColor="text1"/>
          <w:sz w:val="32"/>
          <w:szCs w:val="32"/>
          <w:cs/>
        </w:rPr>
        <w:t>ซ</w:t>
      </w:r>
      <w:r w:rsidR="00AE27D3"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์</w:t>
      </w:r>
      <w:proofErr w:type="spellEnd"/>
      <w:r w:rsidR="00AE27D3"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ได้ดังนี้</w:t>
      </w:r>
    </w:p>
    <w:p w14:paraId="286706A2" w14:textId="77777777" w:rsidR="00AE27D3" w:rsidRPr="00173D07" w:rsidRDefault="00AE27D3" w:rsidP="00173D07">
      <w:pPr>
        <w:rPr>
          <w:rFonts w:ascii="Angsana New" w:eastAsiaTheme="minorEastAsia" w:hAnsi="Angsana New" w:cs="Angsana New"/>
          <w:i/>
          <w:color w:val="000000" w:themeColor="text1"/>
          <w:sz w:val="32"/>
          <w:szCs w:val="32"/>
        </w:rPr>
      </w:pPr>
    </w:p>
    <w:p w14:paraId="3D5C0A2C" w14:textId="0184C774" w:rsidR="00AE27D3" w:rsidRPr="00173D07" w:rsidRDefault="00AE27D3" w:rsidP="00173D07">
      <w:pPr>
        <w:rPr>
          <w:rFonts w:ascii="Angsana New" w:eastAsiaTheme="minorEastAsia" w:hAnsi="Angsana New" w:cs="Angsana New"/>
          <w:i/>
          <w:color w:val="000000" w:themeColor="text1"/>
          <w:sz w:val="32"/>
          <w:szCs w:val="32"/>
          <w:cs/>
        </w:rPr>
      </w:pPr>
      <m:oMathPara>
        <m:oMath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 xml:space="preserve">P = 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 w:cs="Angsana New"/>
                  <w:i/>
                  <w:iCs/>
                  <w:color w:val="000000" w:themeColor="text1"/>
                  <w:sz w:val="32"/>
                  <w:szCs w:val="32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ngsana New"/>
                      <w:i/>
                      <w:iCs/>
                      <w:color w:val="000000" w:themeColor="text1"/>
                      <w:sz w:val="32"/>
                      <w:szCs w:val="32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Angsana New"/>
                            <w:i/>
                            <w:iCs/>
                            <w:color w:val="000000" w:themeColor="text1"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11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 w:cs="Angsana New"/>
                        <w:color w:val="000000" w:themeColor="text1"/>
                        <w:sz w:val="32"/>
                        <w:szCs w:val="32"/>
                      </w:rPr>
                      <m:t>⋯</m:t>
                    </m:r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 w:cs="Angsana New"/>
                            <w:i/>
                            <w:iCs/>
                            <w:color w:val="000000" w:themeColor="text1"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1n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 w:cs="Angsana New"/>
                        <w:color w:val="000000" w:themeColor="text1"/>
                        <w:sz w:val="32"/>
                        <w:szCs w:val="32"/>
                      </w:rPr>
                      <m:t>⋮</m:t>
                    </m:r>
                  </m:e>
                  <m:e>
                    <m:r>
                      <w:rPr>
                        <w:rFonts w:ascii="Cambria Math" w:hAnsi="Cambria Math" w:cs="Angsana New"/>
                        <w:color w:val="000000" w:themeColor="text1"/>
                        <w:sz w:val="32"/>
                        <w:szCs w:val="32"/>
                      </w:rPr>
                      <m:t>⋱</m:t>
                    </m:r>
                  </m:e>
                  <m:e>
                    <m:r>
                      <w:rPr>
                        <w:rFonts w:ascii="Cambria Math" w:hAnsi="Cambria Math" w:cs="Angsana New"/>
                        <w:color w:val="000000" w:themeColor="text1"/>
                        <w:sz w:val="32"/>
                        <w:szCs w:val="32"/>
                      </w:rPr>
                      <m:t>⋮</m:t>
                    </m:r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Angsana New"/>
                            <w:i/>
                            <w:iCs/>
                            <w:color w:val="000000" w:themeColor="text1"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n1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 w:cs="Angsana New"/>
                        <w:color w:val="000000" w:themeColor="text1"/>
                        <w:sz w:val="32"/>
                        <w:szCs w:val="32"/>
                      </w:rPr>
                      <m:t>⋯</m:t>
                    </m:r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 w:cs="Angsana New"/>
                            <w:i/>
                            <w:iCs/>
                            <w:color w:val="000000" w:themeColor="text1"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nn</m:t>
                        </m:r>
                      </m:sub>
                    </m:sSub>
                  </m:e>
                </m:mr>
              </m:m>
            </m:e>
          </m:d>
        </m:oMath>
      </m:oMathPara>
    </w:p>
    <w:p w14:paraId="5DE46E54" w14:textId="77777777" w:rsidR="00AE27D3" w:rsidRPr="00173D07" w:rsidRDefault="00AE27D3" w:rsidP="00173D07">
      <w:pPr>
        <w:rPr>
          <w:rFonts w:ascii="Angsana New" w:eastAsiaTheme="minorEastAsia" w:hAnsi="Angsana New" w:cs="Angsana New"/>
          <w:iCs/>
          <w:color w:val="000000" w:themeColor="text1"/>
          <w:sz w:val="32"/>
          <w:szCs w:val="32"/>
          <w:cs/>
        </w:rPr>
      </w:pPr>
    </w:p>
    <w:p w14:paraId="385F34FE" w14:textId="22DAF9C1" w:rsidR="00DB551C" w:rsidRPr="00173D07" w:rsidRDefault="00822E35" w:rsidP="00173D07">
      <w:pPr>
        <w:rPr>
          <w:rFonts w:ascii="Angsana New" w:eastAsiaTheme="minorEastAsia" w:hAnsi="Angsana New" w:cs="Angsana New"/>
          <w:i/>
          <w:color w:val="000000" w:themeColor="text1"/>
          <w:sz w:val="32"/>
          <w:szCs w:val="32"/>
          <w:cs/>
        </w:rPr>
      </w:pPr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ซึ่งในแต่ละจุดของเมทริก</w:t>
      </w:r>
      <w:proofErr w:type="spellStart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ซ์</w:t>
      </w:r>
      <w:proofErr w:type="spellEnd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 xml:space="preserve"> จะเป็นความน่าจะเป็นของสถานะปัจจุบัน (แถวของเมทริก</w:t>
      </w:r>
      <w:proofErr w:type="spellStart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ซ์</w:t>
      </w:r>
      <w:proofErr w:type="spellEnd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) ไปยังสถานะถัดไป (คอ</w:t>
      </w:r>
      <w:proofErr w:type="spellStart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ลลั</w:t>
      </w:r>
      <w:proofErr w:type="spellEnd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มน์ของเมทริก</w:t>
      </w:r>
      <w:proofErr w:type="spellStart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ซ์</w:t>
      </w:r>
      <w:proofErr w:type="spellEnd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) ซึ่งผลรวมของแต่ละแถวจะมีผลรวมของความน่าจะเป็นเท่ากับ 1 และสามารถสร้างเป็นห่วงโซ่มาร์คอฟ (</w:t>
      </w:r>
      <w:r w:rsidRPr="00173D07">
        <w:rPr>
          <w:rFonts w:ascii="Angsana New" w:eastAsiaTheme="minorEastAsia" w:hAnsi="Angsana New" w:cs="Angsana New"/>
          <w:iCs/>
          <w:color w:val="000000" w:themeColor="text1"/>
          <w:sz w:val="32"/>
          <w:szCs w:val="32"/>
        </w:rPr>
        <w:t>Markov Chain</w:t>
      </w:r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) ได้ดังรูป</w:t>
      </w:r>
      <w:r w:rsidR="00866841"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ที่</w:t>
      </w:r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 xml:space="preserve"> </w:t>
      </w:r>
      <w:r w:rsidR="00866841"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2.2</w:t>
      </w:r>
    </w:p>
    <w:p w14:paraId="34ED1982" w14:textId="40DE8A2A" w:rsidR="00822E35" w:rsidRPr="00173D07" w:rsidRDefault="0086684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47F172C" wp14:editId="53A340C0">
                <wp:simplePos x="0" y="0"/>
                <wp:positionH relativeFrom="column">
                  <wp:posOffset>171450</wp:posOffset>
                </wp:positionH>
                <wp:positionV relativeFrom="paragraph">
                  <wp:posOffset>2602865</wp:posOffset>
                </wp:positionV>
                <wp:extent cx="5270500" cy="635"/>
                <wp:effectExtent l="0" t="0" r="0" b="0"/>
                <wp:wrapTopAndBottom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05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E9663B5" w14:textId="47E6FCD7" w:rsidR="00C20DFC" w:rsidRPr="00866841" w:rsidRDefault="00C20DFC" w:rsidP="00822E35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</w:pP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ที่ 2.2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ของห่วงโว่มาร์คอฟ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47F172C" id="Text Box 6" o:spid="_x0000_s1027" type="#_x0000_t202" style="position:absolute;margin-left:13.5pt;margin-top:204.95pt;width:415pt;height:.0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" stroked="f">
                <v:textbox style="mso-fit-shape-to-text:t" inset="0,0,0,0">
                  <w:txbxContent>
                    <w:p w14:paraId="5E9663B5" w14:textId="47E6FCD7" w:rsidR="00C20DFC" w:rsidRPr="00866841" w:rsidRDefault="00C20DFC" w:rsidP="00822E35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</w:pP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ที่ 2.2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ครงสร้างของห่วงโว่มาร์คอฟ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173D07">
        <w:rPr>
          <w:noProof/>
          <w:color w:val="000000" w:themeColor="text1"/>
        </w:rPr>
        <w:drawing>
          <wp:anchor distT="0" distB="0" distL="114300" distR="114300" simplePos="0" relativeHeight="251667456" behindDoc="0" locked="0" layoutInCell="1" allowOverlap="1" wp14:anchorId="3AFDAAC9" wp14:editId="7C59F89E">
            <wp:simplePos x="0" y="0"/>
            <wp:positionH relativeFrom="column">
              <wp:posOffset>19050</wp:posOffset>
            </wp:positionH>
            <wp:positionV relativeFrom="paragraph">
              <wp:posOffset>368935</wp:posOffset>
            </wp:positionV>
            <wp:extent cx="5646420" cy="2190750"/>
            <wp:effectExtent l="0" t="0" r="0" b="0"/>
            <wp:wrapTopAndBottom/>
            <wp:docPr id="7" name="รูปภาพ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6420" cy="2190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3885A29" w14:textId="1462EEB5" w:rsidR="00822E35" w:rsidRPr="00173D07" w:rsidRDefault="00822E35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8072B67" w14:textId="757E1486" w:rsidR="008405BC" w:rsidRPr="00173D07" w:rsidRDefault="0086684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ลุ่มของสถานะที่เดินทางตั้งแต่สถานะแรก</w:t>
      </w:r>
      <w:r w:rsidR="008405BC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(</w:t>
      </w:r>
      <w:r w:rsidR="008405BC" w:rsidRPr="00173D07">
        <w:rPr>
          <w:rFonts w:ascii="Angsana New" w:hAnsi="Angsana New" w:cs="Angsana New"/>
          <w:color w:val="000000" w:themeColor="text1"/>
          <w:sz w:val="32"/>
          <w:szCs w:val="32"/>
        </w:rPr>
        <w:t>Initial State</w:t>
      </w:r>
      <w:r w:rsidR="008405BC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ปยังสถานะสิ้นสุด</w:t>
      </w:r>
      <w:r w:rsidR="008405BC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(</w:t>
      </w:r>
      <w:r w:rsidR="008405BC" w:rsidRPr="00173D07">
        <w:rPr>
          <w:rFonts w:ascii="Angsana New" w:hAnsi="Angsana New" w:cs="Angsana New"/>
          <w:color w:val="000000" w:themeColor="text1"/>
          <w:sz w:val="32"/>
          <w:szCs w:val="32"/>
        </w:rPr>
        <w:t>Terminal State</w:t>
      </w:r>
      <w:r w:rsidR="008405BC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)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ภายในห่วงโซ่มาร์คอฟนั้นเรียกว่า เอ</w:t>
      </w:r>
      <w:proofErr w:type="spellStart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พิ</w:t>
      </w:r>
      <w:proofErr w:type="spellEnd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ซด (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Episode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</w:p>
    <w:p w14:paraId="246ABF76" w14:textId="77777777" w:rsidR="008405BC" w:rsidRPr="00173D07" w:rsidRDefault="008405BC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BB0806F" w14:textId="7F2965CE" w:rsidR="00822E35" w:rsidRPr="00173D07" w:rsidRDefault="007A2643" w:rsidP="004268B4">
      <w:pPr>
        <w:jc w:val="center"/>
        <w:rPr>
          <w:rFonts w:ascii="Angsana New" w:hAnsi="Angsana New" w:cs="Angsana New"/>
          <w:color w:val="000000" w:themeColor="text1"/>
          <w:sz w:val="32"/>
          <w:szCs w:val="32"/>
          <w:cs/>
        </w:rPr>
      </w:pPr>
      <m:oMath>
        <m:sSub>
          <m:sSubPr>
            <m:ctrlPr>
              <w:rPr>
                <w:rFonts w:ascii="Cambria Math" w:hAnsi="Cambria Math" w:cs="Angsana New"/>
                <w:i/>
                <w:color w:val="000000" w:themeColor="text1"/>
                <w:sz w:val="32"/>
                <w:szCs w:val="32"/>
              </w:rPr>
            </m:ctrlPr>
          </m:sSubPr>
          <m:e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1</m:t>
            </m:r>
          </m:sub>
        </m:sSub>
        <m:r>
          <w:rPr>
            <w:rFonts w:ascii="Cambria Math" w:hAnsi="Cambria Math" w:cs="Angsana New"/>
            <w:color w:val="000000" w:themeColor="text1"/>
            <w:sz w:val="32"/>
            <w:szCs w:val="32"/>
          </w:rPr>
          <m:t>,</m:t>
        </m:r>
        <m:sSub>
          <m:sSubPr>
            <m:ctrlPr>
              <w:rPr>
                <w:rFonts w:ascii="Cambria Math" w:hAnsi="Cambria Math" w:cs="Angsana New"/>
                <w:i/>
                <w:color w:val="000000" w:themeColor="text1"/>
                <w:sz w:val="32"/>
                <w:szCs w:val="32"/>
              </w:rPr>
            </m:ctrlPr>
          </m:sSubPr>
          <m:e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2</m:t>
            </m:r>
          </m:sub>
        </m:sSub>
        <m:r>
          <w:rPr>
            <w:rFonts w:ascii="Cambria Math" w:hAnsi="Cambria Math" w:cs="Angsana New"/>
            <w:color w:val="000000" w:themeColor="text1"/>
            <w:sz w:val="32"/>
            <w:szCs w:val="32"/>
          </w:rPr>
          <m:t>,</m:t>
        </m:r>
        <m:sSub>
          <m:sSubPr>
            <m:ctrlPr>
              <w:rPr>
                <w:rFonts w:ascii="Cambria Math" w:hAnsi="Cambria Math" w:cs="Angsana New"/>
                <w:i/>
                <w:color w:val="000000" w:themeColor="text1"/>
                <w:sz w:val="32"/>
                <w:szCs w:val="32"/>
              </w:rPr>
            </m:ctrlPr>
          </m:sSubPr>
          <m:e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3</m:t>
            </m:r>
          </m:sub>
        </m:sSub>
        <m:r>
          <w:rPr>
            <w:rFonts w:ascii="Cambria Math" w:hAnsi="Cambria Math" w:cs="Angsana New"/>
            <w:color w:val="000000" w:themeColor="text1"/>
            <w:sz w:val="32"/>
            <w:szCs w:val="32"/>
          </w:rPr>
          <m:t>, ...,</m:t>
        </m:r>
        <m:sSub>
          <m:sSubPr>
            <m:ctrlPr>
              <w:rPr>
                <w:rFonts w:ascii="Cambria Math" w:hAnsi="Cambria Math" w:cs="Angsana New"/>
                <w:i/>
                <w:color w:val="000000" w:themeColor="text1"/>
                <w:sz w:val="32"/>
                <w:szCs w:val="32"/>
              </w:rPr>
            </m:ctrlPr>
          </m:sSubPr>
          <m:e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</m:oMath>
      <w:r w:rsidR="00822E3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br w:type="page"/>
      </w:r>
    </w:p>
    <w:p w14:paraId="15C76757" w14:textId="3B8BC279" w:rsidR="00470C84" w:rsidRPr="00173D07" w:rsidRDefault="00470C84" w:rsidP="00173D07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lastRenderedPageBreak/>
        <w:t>โดยการวัดจากโมเดลที่สร้างมาจากการเรียนรู้แบบเสริมกำลังจะมีผลทั้งหมด 2 แบบคือ</w:t>
      </w:r>
    </w:p>
    <w:p w14:paraId="32BBFEC3" w14:textId="517E4504" w:rsidR="00F438DB" w:rsidRPr="00173D07" w:rsidRDefault="00470C84" w:rsidP="00173D07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รางวัลโดยรวมในแต่ละเอ</w:t>
      </w:r>
      <w:proofErr w:type="spellStart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พิ</w:t>
      </w:r>
      <w:proofErr w:type="spellEnd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ซด (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Episodic Return)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 ค่า</w:t>
      </w:r>
      <w:proofErr w:type="spellStart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วลู</w:t>
      </w:r>
      <w:proofErr w:type="spellEnd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ฟังก์ชัน (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Value Function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="00C01484" w:rsidRPr="00173D07">
        <w:rPr>
          <w:rFonts w:ascii="Angsana New" w:hAnsi="Angsana New" w:cs="Angsana New"/>
          <w:color w:val="000000" w:themeColor="text1"/>
          <w:sz w:val="26"/>
          <w:szCs w:val="26"/>
        </w:rPr>
        <w:t xml:space="preserve"> </w:t>
      </w:r>
      <w:r w:rsidR="00C0148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รางวัล</w:t>
      </w:r>
    </w:p>
    <w:p w14:paraId="29B0CC63" w14:textId="7505BB1D" w:rsidR="00AE27D3" w:rsidRPr="00173D07" w:rsidRDefault="00F438DB" w:rsidP="00173D07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รางวัลโดยรวมในแต่ละ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Episode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เป็</w:t>
      </w:r>
      <w:r w:rsidR="00C0148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นรางวัล</w:t>
      </w:r>
      <w:r w:rsidR="00FC534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คาดหวังปัจจุบัน</w:t>
      </w:r>
      <w:r w:rsidR="00C0148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อยู่ในภายใต้สภาพแวดล้อมต่าง ๆที่เอเจน</w:t>
      </w:r>
      <w:proofErr w:type="spellStart"/>
      <w:r w:rsidR="00C0148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="00C0148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ำงานอยู่ภายใน</w:t>
      </w:r>
      <w:r w:rsidR="00FC534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อยู่ในช่วงเวลานั้น</w:t>
      </w:r>
      <w:r w:rsidR="00C0148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ตัวอย่าง เช่น ถ้าสภาพแวดล้อมเป็นวิดีโอเกมรางวัลของการเล่นเกมคือ ได้คะแนนเพิ่มขึ้น</w:t>
      </w:r>
      <w:r w:rsidR="00951092" w:rsidRPr="00173D07">
        <w:rPr>
          <w:rFonts w:ascii="Angsana New" w:hAnsi="Angsana New" w:cs="Angsana New" w:hint="cs"/>
          <w:color w:val="000000" w:themeColor="text1"/>
          <w:sz w:val="26"/>
          <w:szCs w:val="26"/>
          <w:cs/>
        </w:rPr>
        <w:t xml:space="preserve"> </w:t>
      </w:r>
      <w:r w:rsidR="00951092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หรือถ้าทำการฝึกแขนกล รางวัลคือการทำงานสำเร็จในแต่ละครั้ง เป็นต้น</w:t>
      </w:r>
    </w:p>
    <w:p w14:paraId="77E848DC" w14:textId="77777777" w:rsidR="00796945" w:rsidRPr="00173D07" w:rsidRDefault="00796945" w:rsidP="00173D07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287473CE" w14:textId="026197B5" w:rsidR="002A5CB9" w:rsidRPr="00173D07" w:rsidRDefault="007A2643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m:oMathPara>
        <m:oMath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G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>=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R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t+1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>+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γR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t+2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 xml:space="preserve">+…  = </m:t>
          </m:r>
          <m:nary>
            <m:naryPr>
              <m:chr m:val="∑"/>
              <m:limLoc m:val="undOvr"/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naryPr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k = 0</m:t>
              </m:r>
            </m:sub>
            <m:sup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∞</m:t>
              </m:r>
            </m:sup>
            <m:e>
              <m:sSup>
                <m:sSupPr>
                  <m:ctrlPr>
                    <w:rPr>
                      <w:rFonts w:ascii="Cambria Math" w:hAnsi="Cambria Math" w:cs="Angsana New"/>
                      <w:i/>
                      <w:color w:val="000000" w:themeColor="text1"/>
                      <w:sz w:val="32"/>
                      <w:szCs w:val="32"/>
                    </w:rPr>
                  </m:ctrlPr>
                </m:sSupPr>
                <m:e>
                  <m: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γ</m:t>
                  </m:r>
                </m:e>
                <m:sup>
                  <m: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k</m:t>
                  </m:r>
                </m:sup>
              </m:sSup>
              <m:sSub>
                <m:sSubPr>
                  <m:ctrlPr>
                    <w:rPr>
                      <w:rFonts w:ascii="Cambria Math" w:hAnsi="Cambria Math" w:cs="Angsana New"/>
                      <w:i/>
                      <w:color w:val="000000" w:themeColor="text1"/>
                      <w:sz w:val="32"/>
                      <w:szCs w:val="32"/>
                    </w:rPr>
                  </m:ctrlPr>
                </m:sSubPr>
                <m:e>
                  <m: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R</m:t>
                  </m:r>
                </m:e>
                <m:sub>
                  <m: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t+k+1</m:t>
                  </m:r>
                </m:sub>
              </m:sSub>
            </m:e>
          </m:nary>
        </m:oMath>
      </m:oMathPara>
    </w:p>
    <w:p w14:paraId="0275FF7E" w14:textId="77777777" w:rsidR="00AE27D3" w:rsidRPr="00173D07" w:rsidRDefault="00AE27D3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31E22AC" w14:textId="6480C5EB" w:rsidR="002A5CB9" w:rsidRPr="00173D07" w:rsidRDefault="002A5CB9" w:rsidP="00173D07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ab/>
      </w:r>
      <w:r w:rsidRPr="00173D07"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 xml:space="preserve">ซึ่งมีส่วนประกอบไปด้วย </w:t>
      </w:r>
      <w:r w:rsidRPr="00173D0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Reward Function </w:t>
      </w:r>
      <w:r w:rsidRPr="00173D07"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>คือค่าคาดหวังของรางวัลที่จะได้เมื่อเอเจน</w:t>
      </w:r>
      <w:proofErr w:type="spellStart"/>
      <w:r w:rsidRPr="00173D07"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Pr="00173D07"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 xml:space="preserve">ได้ทำการกระทำที่อยู่ภายในสถานะนั้น และค่า </w:t>
      </w:r>
      <w:r w:rsidRPr="00173D07">
        <w:rPr>
          <w:rFonts w:ascii="Cambria Math" w:eastAsiaTheme="minorEastAsia" w:hAnsi="Cambria Math" w:cs="Angsana New"/>
          <w:color w:val="000000" w:themeColor="text1"/>
          <w:sz w:val="32"/>
          <w:szCs w:val="32"/>
        </w:rPr>
        <w:t>γ</w:t>
      </w:r>
      <w:r w:rsidRPr="00173D0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</w:t>
      </w:r>
      <w:r w:rsidRPr="00173D07"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 xml:space="preserve">เรียกว่า </w:t>
      </w:r>
      <w:r w:rsidRPr="00173D0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>Discount Fac</w:t>
      </w:r>
      <w:r w:rsidR="00795C0A" w:rsidRPr="00173D0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tor </w:t>
      </w:r>
      <w:r w:rsidR="00795C0A" w:rsidRPr="00173D07"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>ซึ่งมีค่าระหว่าง 0 ถึง 1 โดยทำให้ค่าเป็นปัจจุบันในทุกหน่วยเวลาของรางวัลที่จะได้ในอนาคต และใช้ตัดสินใจว่า รางวัลที่ได้จากการกระทำจะเลือกรับรางวัลทันทีหรือรอรับรางวัลในภายหลัง เพื่อที่อาจจะได้รางวัลที่ดีกว่าในภายหลัง</w:t>
      </w:r>
    </w:p>
    <w:p w14:paraId="73246163" w14:textId="77777777" w:rsidR="002A5CB9" w:rsidRPr="00173D07" w:rsidRDefault="002A5CB9" w:rsidP="00173D07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</w:p>
    <w:p w14:paraId="7619511B" w14:textId="77777777" w:rsidR="00644BCD" w:rsidRPr="00173D07" w:rsidRDefault="00951092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proofErr w:type="spellStart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วลู</w:t>
      </w:r>
      <w:proofErr w:type="spellEnd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ฟังก์ชัน</w:t>
      </w:r>
      <w:r w:rsidR="00FC534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(</w:t>
      </w:r>
      <w:r w:rsidR="00FC5344" w:rsidRPr="00173D07">
        <w:rPr>
          <w:rFonts w:ascii="Angsana New" w:hAnsi="Angsana New" w:cs="Angsana New"/>
          <w:color w:val="000000" w:themeColor="text1"/>
          <w:sz w:val="32"/>
          <w:szCs w:val="32"/>
        </w:rPr>
        <w:t>Value Function</w:t>
      </w:r>
      <w:r w:rsidR="00FC534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) </w:t>
      </w:r>
      <w:r w:rsidR="00644BCD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ผลรวมของรางวัล ณ สถานะหนึ่งเพื่อแสดงว่าการกระทำที่เลือกมานั้นส่งผลดีหรือพาไปยังเป้าหมายได้ดีเพียงใดซึ่ง </w:t>
      </w:r>
      <w:r w:rsidR="00644BCD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Value Function </w:t>
      </w:r>
      <w:r w:rsidR="00644BCD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มีสองประเภทขึ้นอยู่กับการใช้งานได้แก่ </w:t>
      </w:r>
      <w:r w:rsidR="00644BCD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State-Value </w:t>
      </w:r>
      <w:proofErr w:type="spellStart"/>
      <w:r w:rsidR="00644BCD" w:rsidRPr="00173D07">
        <w:rPr>
          <w:rFonts w:ascii="Angsana New" w:hAnsi="Angsana New" w:cs="Angsana New"/>
          <w:color w:val="000000" w:themeColor="text1"/>
          <w:sz w:val="32"/>
          <w:szCs w:val="32"/>
        </w:rPr>
        <w:t>Funtion</w:t>
      </w:r>
      <w:proofErr w:type="spellEnd"/>
      <w:r w:rsidR="00644BCD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644BCD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 </w:t>
      </w:r>
      <w:r w:rsidR="00644BCD" w:rsidRPr="00173D07">
        <w:rPr>
          <w:rFonts w:ascii="Angsana New" w:hAnsi="Angsana New" w:cs="Angsana New"/>
          <w:color w:val="000000" w:themeColor="text1"/>
          <w:sz w:val="32"/>
          <w:szCs w:val="32"/>
        </w:rPr>
        <w:t>Action-Value Function</w:t>
      </w:r>
    </w:p>
    <w:p w14:paraId="5091E6F9" w14:textId="77777777" w:rsidR="00644BCD" w:rsidRPr="00173D07" w:rsidRDefault="00644BCD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3C6A344F" w14:textId="0099314D" w:rsidR="00690791" w:rsidRPr="00173D07" w:rsidRDefault="00690791" w:rsidP="00173D07">
      <w:pPr>
        <w:pStyle w:val="Heading3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State-Value Function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ะเป็นผลรวมของรางวัลที่สถานะไปยังสถานะใหม่ตาม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173D07">
        <w:rPr>
          <w:rFonts w:ascii="Cambria Math" w:hAnsi="Cambria Math" w:cs="Angsana New"/>
          <w:color w:val="000000" w:themeColor="text1"/>
          <w:sz w:val="32"/>
          <w:szCs w:val="32"/>
        </w:rPr>
        <w:t>π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ดูว่าการเคลื่อนไปยังสถานะใหม่นั้นมีผลดีเพียงใด</w:t>
      </w:r>
    </w:p>
    <w:p w14:paraId="6B572C3C" w14:textId="77777777" w:rsidR="00690791" w:rsidRPr="00173D07" w:rsidRDefault="0069079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0DDC55B" w14:textId="0102BCF1" w:rsidR="00690791" w:rsidRPr="00173D07" w:rsidRDefault="007A2643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m:oMathPara>
        <m:oMath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V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π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 xml:space="preserve">(S) = 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E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π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>[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G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>|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 xml:space="preserve">t 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 xml:space="preserve"> = s]</m:t>
          </m:r>
        </m:oMath>
      </m:oMathPara>
    </w:p>
    <w:p w14:paraId="2AC2F9BC" w14:textId="77777777" w:rsidR="00690791" w:rsidRPr="00173D07" w:rsidRDefault="0069079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29410BED" w14:textId="6A1568B2" w:rsidR="00470C84" w:rsidRPr="00173D07" w:rsidRDefault="0069079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26"/>
          <w:szCs w:val="26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ction-Value Function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ะเป็นผลรวมของรางวัลที่สถานะที่เลือกการกระทำที่นำพาไปยังสถานะใหม่ตาม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173D07">
        <w:rPr>
          <w:rFonts w:ascii="Cambria Math" w:hAnsi="Cambria Math" w:cs="Angsana New"/>
          <w:color w:val="000000" w:themeColor="text1"/>
          <w:sz w:val="32"/>
          <w:szCs w:val="32"/>
        </w:rPr>
        <w:t>π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พื่อดูว่าการเคลื่อนไปยังสถานะใหม่นั้นมีผลดีเพียงใด</w:t>
      </w:r>
    </w:p>
    <w:p w14:paraId="7AD56195" w14:textId="77777777" w:rsidR="00690791" w:rsidRPr="00173D07" w:rsidRDefault="0069079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2705DCCA" w14:textId="2E88CF7E" w:rsidR="00690791" w:rsidRPr="00173D07" w:rsidRDefault="007A2643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m:oMathPara>
        <m:oMath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q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π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 xml:space="preserve">(s,a) = 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E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π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>[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G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>|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 xml:space="preserve">=s, 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A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 xml:space="preserve"> = a]</m:t>
          </m:r>
        </m:oMath>
      </m:oMathPara>
    </w:p>
    <w:p w14:paraId="58834505" w14:textId="77777777" w:rsidR="00690791" w:rsidRPr="00173D07" w:rsidRDefault="0069079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B4E5DFD" w14:textId="2B8441F9" w:rsidR="00690791" w:rsidRPr="00173D07" w:rsidRDefault="00690791" w:rsidP="00173D07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</w:pPr>
    </w:p>
    <w:p w14:paraId="17F884A0" w14:textId="4CAED888" w:rsidR="00772D8C" w:rsidRPr="00173D07" w:rsidRDefault="0019462F" w:rsidP="00173D07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  <w:lastRenderedPageBreak/>
        <w:tab/>
        <w:t xml:space="preserve">2.1.2 </w:t>
      </w:r>
      <w:r w:rsidR="00772D8C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>โครงข่ายประสาทแบบคอนโวลูชัน (</w:t>
      </w:r>
      <w:r w:rsidR="00772D8C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  <w:t>Convolutional Neural Network</w:t>
      </w:r>
      <w:r w:rsidR="00772D8C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>)</w:t>
      </w:r>
    </w:p>
    <w:p w14:paraId="0EF4E680" w14:textId="32AAC2BE" w:rsidR="00F752B6" w:rsidRPr="00173D07" w:rsidRDefault="00980BDF" w:rsidP="00173D07">
      <w:pP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173D07">
        <w:rPr>
          <w:rFonts w:ascii="Angsana New" w:hAnsi="Angsana New" w:cs="Angsana New"/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43AB64B" wp14:editId="2BA34E8A">
                <wp:simplePos x="0" y="0"/>
                <wp:positionH relativeFrom="page">
                  <wp:align>center</wp:align>
                </wp:positionH>
                <wp:positionV relativeFrom="paragraph">
                  <wp:posOffset>3799205</wp:posOffset>
                </wp:positionV>
                <wp:extent cx="4942840" cy="379730"/>
                <wp:effectExtent l="0" t="0" r="0" b="1270"/>
                <wp:wrapTopAndBottom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42840" cy="37973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FFC6263" w14:textId="5A0645EA" w:rsidR="00C20DFC" w:rsidRPr="00E0261D" w:rsidRDefault="00C20DFC" w:rsidP="00E21D87">
                            <w:pPr>
                              <w:pStyle w:val="Caption"/>
                              <w:jc w:val="center"/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shd w:val="clear" w:color="auto" w:fill="FFFFFF"/>
                              </w:rPr>
                            </w:pP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 2.</w:t>
                            </w:r>
                            <w:r w:rsidRPr="00E0261D">
                              <w:rPr>
                                <w:rFonts w:ascii="Angsana New" w:hAnsi="Angsana New" w:cs="Angsana New" w:hint="cs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</w:t>
                            </w: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ของโครงข่ายประสาทแบบคอนโวลูชั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43AB64B" id="Text Box 4" o:spid="_x0000_s1028" type="#_x0000_t202" style="position:absolute;margin-left:0;margin-top:299.15pt;width:389.2pt;height:29.9pt;z-index:251663360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" stroked="f">
                <v:textbox inset="0,0,0,0">
                  <w:txbxContent>
                    <w:p w14:paraId="1FFC6263" w14:textId="5A0645EA" w:rsidR="00C20DFC" w:rsidRPr="00E0261D" w:rsidRDefault="00C20DFC" w:rsidP="00E21D87">
                      <w:pPr>
                        <w:pStyle w:val="Caption"/>
                        <w:jc w:val="center"/>
                        <w:rPr>
                          <w:rFonts w:ascii="Angsana New" w:hAnsi="Angsana New" w:cs="Angsana New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shd w:val="clear" w:color="auto" w:fill="FFFFFF"/>
                        </w:rPr>
                      </w:pP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 2.</w:t>
                      </w:r>
                      <w:r w:rsidRPr="00E0261D">
                        <w:rPr>
                          <w:rFonts w:ascii="Angsana New" w:hAnsi="Angsana New" w:cs="Angsana New" w:hint="cs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</w:t>
                      </w: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ครงสร้างของโครงข่ายประสาทแบบคอนโวลูชัน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Pr="00173D07">
        <w:rPr>
          <w:rFonts w:ascii="Angsana New" w:hAnsi="Angsana New" w:cs="Angsana New"/>
          <w:noProof/>
          <w:color w:val="000000" w:themeColor="text1"/>
          <w:sz w:val="26"/>
          <w:szCs w:val="26"/>
          <w:shd w:val="clear" w:color="auto" w:fill="FFFFFF"/>
        </w:rPr>
        <w:drawing>
          <wp:anchor distT="0" distB="0" distL="114300" distR="114300" simplePos="0" relativeHeight="251661312" behindDoc="0" locked="0" layoutInCell="1" allowOverlap="1" wp14:anchorId="018AC3FD" wp14:editId="6A0C05FA">
            <wp:simplePos x="0" y="0"/>
            <wp:positionH relativeFrom="page">
              <wp:align>center</wp:align>
            </wp:positionH>
            <wp:positionV relativeFrom="paragraph">
              <wp:posOffset>1501775</wp:posOffset>
            </wp:positionV>
            <wp:extent cx="4942947" cy="2198370"/>
            <wp:effectExtent l="0" t="0" r="0" b="0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2947" cy="2198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9462F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ab/>
      </w:r>
      <w:r w:rsidR="00D42FA5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โครงข่ายประสาทแบบคอนโวลูชัน เป็นประเทหนึ่งของ </w:t>
      </w:r>
      <w:r w:rsidR="00D42FA5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>Deep Learning</w:t>
      </w:r>
      <w:r w:rsidR="00515EE0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="00515EE0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ที่ทำการจำลองการมองเห็นของมนุษย์โดยการแบ่งเป็นส่วนย่อย และนำมารวมเป็นภาพรวมเพื่อแยกประเภทหรือหมวดหมู่</w:t>
      </w:r>
      <w:r w:rsidR="006849D7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="006849D7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มักจะใช้ในการประมวลผลภาพสำหรับการฝึกปัญญาประดิษฐ์จำแนกประเภทด้วยภาพ</w:t>
      </w:r>
      <w:r w:rsidR="00E21D87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="00E21D87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ทำการ</w:t>
      </w:r>
      <w:r w:rsidR="00E15D13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แบ่งภาพเป็นว่านย่อย ๆ ในการจดจำรูปแบบในแต่ละกลุ่มของรูปหนึ่งรูป </w:t>
      </w:r>
      <w:r w:rsidR="000851D2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เพื่อจำแนกคุณลักษณะ</w:t>
      </w:r>
      <w:r w:rsidR="00AB7662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 เพื่อการจำแนกค่ารับเข้าในรูปแบบของรูปภาพได้</w:t>
      </w:r>
    </w:p>
    <w:p w14:paraId="5646A6DF" w14:textId="2E6A7CD8" w:rsidR="00F752B6" w:rsidRPr="00173D07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F752B6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องค์ประกอบของโครงข่ายคอนโวลูชันมีดังนี้</w:t>
      </w:r>
    </w:p>
    <w:p w14:paraId="37D0A632" w14:textId="70C7C01B" w:rsidR="000B4D51" w:rsidRPr="008F2776" w:rsidRDefault="0019462F" w:rsidP="00173D07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color w:val="000000" w:themeColor="text1"/>
        </w:rPr>
        <w:tab/>
      </w:r>
      <w:r w:rsidRPr="00173D07">
        <w:rPr>
          <w:color w:val="000000" w:themeColor="text1"/>
        </w:rPr>
        <w:tab/>
      </w:r>
      <w:r w:rsidRPr="008F2776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2.1 </w:t>
      </w:r>
      <w:r w:rsidR="00AB7662" w:rsidRPr="008F2776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Convolutional Layer  </w:t>
      </w:r>
    </w:p>
    <w:p w14:paraId="397FE66F" w14:textId="75FB6F6D" w:rsidR="007C1085" w:rsidRPr="00173D07" w:rsidRDefault="000B4D5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                </w:t>
      </w:r>
      <w:r w:rsidR="00194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 w:rsidR="007C10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ชั้นที่ทำการสแกนค่ารับเข้าซึ่งเป็นรูปภาพ</w:t>
      </w:r>
      <w:r w:rsidR="007C1085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7C10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พื่อแยกองค์ประกอบของรูป เช่น สี รูปทรง ขอบของภาพ</w:t>
      </w:r>
    </w:p>
    <w:p w14:paraId="6F19BF77" w14:textId="77777777" w:rsidR="0019462F" w:rsidRPr="00173D07" w:rsidRDefault="0019462F" w:rsidP="00173D07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  <w:t xml:space="preserve">2.1.2.2 </w:t>
      </w:r>
      <w:r w:rsidR="00AB7662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Pooling Layer</w:t>
      </w:r>
      <w:r w:rsidR="007C1085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</w:t>
      </w:r>
    </w:p>
    <w:p w14:paraId="00D33279" w14:textId="1C3ABF67" w:rsidR="00B3297C" w:rsidRPr="00173D07" w:rsidRDefault="0019462F" w:rsidP="00173D07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="007C10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การลดขนาด</w:t>
      </w:r>
      <w:r w:rsidR="00343EDA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ของข้อมูลมีขนาดเล็กลง</w:t>
      </w:r>
      <w:r w:rsidR="00B3297C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โดยที่รายละเอียดยังคงเดิม</w:t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</w:t>
      </w:r>
      <w:r w:rsidR="00B3297C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ทั้ง </w:t>
      </w:r>
      <w:r w:rsidR="00B3297C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Convolutional Layer </w:t>
      </w:r>
      <w:r w:rsidR="00B3297C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="00B3297C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Pooling Layer </w:t>
      </w:r>
      <w:r w:rsidR="00B3297C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จะทำงานคู่กันซึ่งจะทำงานหลายๆครั้งเพื่อจำแนกได้ครบทุกรูปแบบ</w:t>
      </w:r>
    </w:p>
    <w:p w14:paraId="7576B8EB" w14:textId="22D4580E" w:rsidR="000B4D51" w:rsidRPr="00173D07" w:rsidRDefault="0019462F" w:rsidP="00173D07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  <w:t xml:space="preserve">2.1.2.3 </w:t>
      </w:r>
      <w:proofErr w:type="gramStart"/>
      <w:r w:rsidR="00AB7662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Fully-Connected</w:t>
      </w:r>
      <w:proofErr w:type="gramEnd"/>
      <w:r w:rsidR="00AB7662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Layer</w:t>
      </w:r>
      <w:r w:rsidR="00B3297C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</w:p>
    <w:p w14:paraId="1C3443DD" w14:textId="2CBBA6AC" w:rsidR="00AB7662" w:rsidRPr="00173D07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B3297C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ชั้นที่มีค่านำเข้าเป็นข้อมูลจากการกระทำของข้อมูลจากชั้นก่อนหน้าสำหรับนำมาคำนวณเพื่อจำแนกประเภทจากข้อมูลที่ได้มา</w:t>
      </w:r>
    </w:p>
    <w:p w14:paraId="1BA429A4" w14:textId="77777777" w:rsidR="00F752B6" w:rsidRPr="00173D07" w:rsidRDefault="00F752B6" w:rsidP="00173D07">
      <w:pPr>
        <w:rPr>
          <w:rFonts w:ascii="Angsana New" w:hAnsi="Angsana New" w:cs="Angsana New"/>
          <w:color w:val="000000" w:themeColor="text1"/>
          <w:sz w:val="26"/>
          <w:szCs w:val="26"/>
        </w:rPr>
      </w:pPr>
    </w:p>
    <w:p w14:paraId="2005827D" w14:textId="77777777" w:rsidR="00E1399F" w:rsidRPr="00173D07" w:rsidRDefault="00E1399F" w:rsidP="00173D07">
      <w:pPr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br w:type="page"/>
      </w:r>
    </w:p>
    <w:p w14:paraId="016337B0" w14:textId="6B2E6589" w:rsidR="00F752B6" w:rsidRPr="00173D07" w:rsidRDefault="0019462F" w:rsidP="00173D07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</w:pPr>
      <w:bookmarkStart w:id="12" w:name="_Toc21278624"/>
      <w:r w:rsidRPr="00173D0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lastRenderedPageBreak/>
        <w:t xml:space="preserve">2.2 </w:t>
      </w:r>
      <w:r w:rsidR="001509DD" w:rsidRPr="00173D07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งานวิจัยที่เกี่ยวข้อง</w:t>
      </w:r>
      <w:bookmarkEnd w:id="12"/>
    </w:p>
    <w:p w14:paraId="594447F7" w14:textId="705DEF8C" w:rsidR="00F752B6" w:rsidRPr="00173D07" w:rsidRDefault="002B2924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ลุ่ม </w:t>
      </w:r>
      <w:proofErr w:type="spellStart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F50585" w:rsidRPr="00173D07">
        <w:rPr>
          <w:rFonts w:ascii="Angsana New" w:hAnsi="Angsana New" w:cs="Angsana New"/>
          <w:color w:val="000000" w:themeColor="text1"/>
          <w:sz w:val="32"/>
          <w:szCs w:val="32"/>
        </w:rPr>
        <w:t>(2556)</w:t>
      </w:r>
      <w:r w:rsidR="008E3B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ด้ทำการสร้างโมเดลสำหรับการเรียนรู้ โดยใช้โครงข่ายคอนโวลูชัน และ ใช้รูปแบบการเรียนรู้ </w:t>
      </w:r>
      <w:r w:rsidR="008E3B85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Q-Learning </w:t>
      </w:r>
      <w:r w:rsidR="008E3B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ของการเรียนรู้แบบเสริมกำลัง</w:t>
      </w:r>
      <w:r w:rsidR="00F505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ซึ่งเรียกว่า </w:t>
      </w:r>
      <w:r w:rsidR="00F50585" w:rsidRPr="00173D07">
        <w:rPr>
          <w:rFonts w:ascii="Angsana New" w:hAnsi="Angsana New" w:cs="Angsana New"/>
          <w:color w:val="000000" w:themeColor="text1"/>
          <w:sz w:val="32"/>
          <w:szCs w:val="32"/>
        </w:rPr>
        <w:t>Deep Q Network</w:t>
      </w:r>
      <w:r w:rsidR="008E3B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โดยใช้รูปภาพสำหรับค่านำเข้า และค่าส่งออกเป็นกราฟแสดงผลของรางวัลที่ได้จากการกระทำ</w:t>
      </w:r>
      <w:r w:rsidR="00F505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และนำมาใช้โดยการนำเกมจากเครื่อง อาตาริ 2600 (</w:t>
      </w:r>
      <w:r w:rsidR="00F50585" w:rsidRPr="00173D07">
        <w:rPr>
          <w:rFonts w:ascii="Angsana New" w:hAnsi="Angsana New" w:cs="Angsana New"/>
          <w:color w:val="000000" w:themeColor="text1"/>
          <w:sz w:val="32"/>
          <w:szCs w:val="32"/>
        </w:rPr>
        <w:t>Atari 2600</w:t>
      </w:r>
      <w:r w:rsidR="00F505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) จำนวน 6 เกม และได้นำโมเดลมาใช้กับการเล่นเกม ซึ่งผลที่ได้คือมีทั้งหมด 3 เกมที่มีคะแนนที่มากกว่ามนุษย์</w:t>
      </w:r>
    </w:p>
    <w:p w14:paraId="5EBBC1FF" w14:textId="323C3423" w:rsidR="00F818C8" w:rsidRPr="00173D07" w:rsidRDefault="00E0261D" w:rsidP="00173D07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ครงสร้าง </w:t>
      </w:r>
      <w:r w:rsidR="00F818C8" w:rsidRPr="00173D07">
        <w:rPr>
          <w:rFonts w:ascii="Angsana New" w:hAnsi="Angsana New" w:cs="Angsana New"/>
          <w:color w:val="000000" w:themeColor="text1"/>
          <w:sz w:val="32"/>
          <w:szCs w:val="32"/>
        </w:rPr>
        <w:t>DQN (Deep Q Network)</w:t>
      </w:r>
      <w:r w:rsidR="00F818C8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รับค่านำเข้าเป็นรูป</w:t>
      </w:r>
      <w:r w:rsidR="00D310C2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ต่ละเฟรมเป็นค่านำเข้า ซึ่งประกอบไปด้วย </w:t>
      </w:r>
      <w:r w:rsidR="00D310C2" w:rsidRPr="00173D07">
        <w:rPr>
          <w:rFonts w:ascii="Angsana New" w:hAnsi="Angsana New" w:cs="Angsana New"/>
          <w:color w:val="000000" w:themeColor="text1"/>
          <w:sz w:val="32"/>
          <w:szCs w:val="32"/>
        </w:rPr>
        <w:t>State</w:t>
      </w:r>
      <w:r w:rsidR="00110101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110101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 </w:t>
      </w:r>
      <w:r w:rsidR="00110101" w:rsidRPr="00173D07">
        <w:rPr>
          <w:rFonts w:ascii="Angsana New" w:hAnsi="Angsana New" w:cs="Angsana New"/>
          <w:color w:val="000000" w:themeColor="text1"/>
          <w:sz w:val="32"/>
          <w:szCs w:val="32"/>
        </w:rPr>
        <w:t>Action</w:t>
      </w:r>
      <w:r w:rsidR="00D310C2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D310C2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เปลี่ยนไปในแต่ละเฟรมภาพ และ</w:t>
      </w:r>
      <w:r w:rsidR="00110101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นำ</w:t>
      </w:r>
      <w:r w:rsidR="00D310C2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="00D310C2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Q-Learning </w:t>
      </w:r>
      <w:r w:rsidR="00D310C2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าใช้</w:t>
      </w:r>
      <w:r w:rsidR="00110101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ในการคำนวณเมื่อมีการเปลี่ยนแปลงของสถานะที่มาจากการกระทำที่เกิดขึ้นว่าดีเพียงใด ซึ่งเรียกว่า </w:t>
      </w:r>
      <w:r w:rsidR="00110101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110101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ต่อมาจะทำการเลือกการกระทำที่ดีที่สุดภายให้สถานะที่อยู่เพื่อที่จะไปยังสถานะถัดไปจนกว่ารางวัลที่ได้มากที่สุดหรือใกล้เคียงเป้าหมายที่สุดที่เป็นไปได้ </w:t>
      </w:r>
      <w:r w:rsidR="00110101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110101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ึงเป็นค่าสำคัญมากที่ส่งผลต่อการทำเป้าหมายให้สำเร็จได้และนำโครงข่ายคอนโวลูชันมาใช้รวมกันเพื่อทำการฝึกสอน</w:t>
      </w:r>
    </w:p>
    <w:p w14:paraId="59791E17" w14:textId="77777777" w:rsidR="006950D6" w:rsidRPr="00173D07" w:rsidRDefault="006950D6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AF199B4" w14:textId="1C0F9114" w:rsidR="00796945" w:rsidRPr="00173D07" w:rsidRDefault="00C43CFB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กลุ่ม </w:t>
      </w:r>
      <w:proofErr w:type="spellStart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(2559)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ได้ทำการสร้างโมเดลแบบใหม่ที่สามารถทำการเรียนรู้แบบคู่ขนานก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ชื่อว่า </w:t>
      </w:r>
      <w:r w:rsidR="006950D6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3C (Asynchronous Actor-Critic Agents) 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ดยแบ่งแต่ละกลุ่มโดยใช้อัลกอริทึมของการเรียนรู้แบบเสริมกำลังที่ตางกัน 4 อัลกอริทึมโดยการแบ่งการทำงานแต่ละอัลกอริทึมบนซีพียูของคอมพิวเตอร์แทนที่การ์ดจอ และแสดงผลการทดลอด้วยให้อัลกอริทึม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ควบคุมการทำงานแขนกล และแก้ปัญหาเกมเขาวงกตแบบ 3 มิติ</w:t>
      </w:r>
      <w:r w:rsidR="006950D6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ได้ทำการเปรียบเทียบกับ </w:t>
      </w:r>
      <w:r w:rsidR="006950D6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ดยการเล่นเกม </w:t>
      </w:r>
      <w:r w:rsidR="006950D6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tari 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 </w:t>
      </w:r>
      <w:r w:rsidR="006950D6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3C 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มีการเรียนรู้ที่เร็วกว่า </w:t>
      </w:r>
      <w:r w:rsidR="006950D6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เกมมากกว่าครึ่งหนึ่งที่ทำได้ดี</w:t>
      </w:r>
    </w:p>
    <w:p w14:paraId="3FC39589" w14:textId="723B98E8" w:rsidR="00796945" w:rsidRPr="00173D07" w:rsidRDefault="00796945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ครงสร้างของ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3C (Asynchronous Actor-Critic Agents) </w:t>
      </w:r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นั้นมีกระบวนการทำงานคล้ายกับ </w:t>
      </w:r>
      <w:r w:rsidR="001E7A59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ต่ต่างกันตรงที่ </w:t>
      </w:r>
      <w:r w:rsidR="001E7A59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3C </w:t>
      </w:r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มีการสร้างสภาพแวดล้อม</w:t>
      </w:r>
      <w:r w:rsidR="006F6A2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หลักและย่อยโดย</w:t>
      </w:r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ยกกันมากกว่า 1 เอเจน</w:t>
      </w:r>
      <w:proofErr w:type="spellStart"/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จำนวนจะอยู่ที่จำนวน</w:t>
      </w:r>
      <w:proofErr w:type="spellStart"/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ธ</w:t>
      </w:r>
      <w:proofErr w:type="spellEnd"/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รดของซีพียูของคอมพิวเตอร์ เพื่อทำการเรียนรู้ในสถานการณ์ที่ต่างกันเพื่อเก็บประสบการณ์ในการเรียนรู้ </w:t>
      </w:r>
      <w:r w:rsidR="006F6A2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แต่ละส่วนทำการส่งประสบการณ์ส่งกลับไปที่ตัวหลักเพื่อทำการอัพเดทประสบการณ์ไปยังสภาพแวดล้อมหลัก</w:t>
      </w:r>
    </w:p>
    <w:p w14:paraId="09F97AD5" w14:textId="183F9C0D" w:rsidR="00796945" w:rsidRPr="00173D07" w:rsidRDefault="00370DB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</w:p>
    <w:p w14:paraId="23E691F0" w14:textId="442B0425" w:rsidR="00796945" w:rsidRPr="00173D07" w:rsidRDefault="006A7C57" w:rsidP="00173D07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อัลกอริทึมแบบ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Value-Based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อย่าง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ในบางครั้งมักเกิดอาการที่มีค่า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Bias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ที่มากกว่าปกติที่ทำให้หาวิธีแก้ปัญหาโดยการแบ่งเป็นสองชุดโดยใช้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Double-Q-Learning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ฐานของอัลกอริทึมใหม่ เพื่อลดค่าที่เกินออกมามากผิดปกติและทำการชะลอการอัพเดท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พื่อป้องกันการเกิด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Error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พัฒนาประสิทธิภาพของอัลกอริทึม และนำมาประเมินกับสภาพแวดล้อมที่ทาง </w:t>
      </w:r>
      <w:proofErr w:type="spellStart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Openai</w:t>
      </w:r>
      <w:proofErr w:type="spellEnd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ด้จัดทำไว้ ซึ่งอัลกอริทึมนี้เรียกว่า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TD3 (Twin Delayed Deep Deterministic Policy Gradient)</w:t>
      </w:r>
    </w:p>
    <w:p w14:paraId="35D6E5A3" w14:textId="3E061CAF" w:rsidR="00796945" w:rsidRPr="00173D07" w:rsidRDefault="00796945" w:rsidP="00173D07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lastRenderedPageBreak/>
        <w:tab/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ครงสร้างของ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TD3 (</w:t>
      </w:r>
      <w:r w:rsidR="001E7A59" w:rsidRPr="00173D07">
        <w:rPr>
          <w:rFonts w:ascii="Angsana New" w:hAnsi="Angsana New" w:cs="Angsana New"/>
          <w:color w:val="000000" w:themeColor="text1"/>
          <w:sz w:val="32"/>
          <w:szCs w:val="32"/>
        </w:rPr>
        <w:t>Twin Delayed Deep Deterministic Policy Gradient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)</w:t>
      </w:r>
      <w:r w:rsidR="00BD28D6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9946BA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อัลกอริทึมที่พัฒนาต่อมาจาก </w:t>
      </w:r>
      <w:r w:rsidR="009946BA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DDPG (Deep Deterministic Policy Gradient) </w:t>
      </w:r>
      <w:r w:rsidR="009946BA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</w:t>
      </w:r>
      <w:r w:rsidR="00D7412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อัลกอริทึมนี้จะเหมาะกับการควบคุมแบบต่อเนื่อง ตัวอย่าง เช่น การควบคุมการขับรถอัตโนมัติ โดยที่ </w:t>
      </w:r>
      <w:r w:rsidR="00D74124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DDPG </w:t>
      </w:r>
      <w:r w:rsidR="00D7412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โมเดลที่ดีแต่มีปัญหาอย่างหนึ่งคือ</w:t>
      </w:r>
      <w:r w:rsidR="00D74124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Error </w:t>
      </w:r>
      <w:r w:rsidR="00D7412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เพิ่มจนไม่สามารถไปยังจุดที่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ดีที่สุดที่เรียกว่า </w:t>
      </w:r>
      <w:r w:rsidR="00A90ECF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Local Optima TD3 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ึงทำมาเพื่อลด </w:t>
      </w:r>
      <w:r w:rsidR="00A90ECF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Bias 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ของอัลกอริทึมเดิมโดยการแยก </w:t>
      </w:r>
      <w:r w:rsidR="00A90ECF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Value Function 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ที่ต้องการเป็น 2 ส่วน เพื่อมาประเมิน </w:t>
      </w:r>
      <w:r w:rsidR="00A90ECF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ต่ก็มีความเร็วที่น้อยพอสมควร แต่วิธีนี้จะทำให้ </w:t>
      </w:r>
      <w:r w:rsidR="00A90ECF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ม่มีค่าที่มากเกินไปและทำการอัพเดท </w:t>
      </w:r>
      <w:r w:rsidR="00A90ECF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ให้น้อยครั้งลงเพื่อไม่ให้เกิด </w:t>
      </w:r>
      <w:r w:rsidR="00A90ECF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Error 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กับตัวโมเดลและทำให้เสถียรมากขึ้น </w:t>
      </w:r>
    </w:p>
    <w:p w14:paraId="46E04EEA" w14:textId="38259318" w:rsidR="00BD28D6" w:rsidRPr="00173D07" w:rsidRDefault="00BD28D6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</w:p>
    <w:p w14:paraId="3BC92723" w14:textId="77777777" w:rsidR="00BD28D6" w:rsidRDefault="00BD28D6" w:rsidP="00371B99">
      <w:pPr>
        <w:pStyle w:val="NormalWeb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371B99" w:rsidRPr="00371B99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2.2.1</w:t>
      </w:r>
      <w:r w:rsidR="00371B99" w:rsidRPr="00371B99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มาตรฐานการเรียนรู้แบบเสริมกำลังเพื่อการควบคุมอย่างต่อเนื่อง </w:t>
      </w:r>
      <w:r w:rsidR="00371B99" w:rsidRPr="00371B99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(</w:t>
      </w:r>
      <w:r w:rsidR="00371B99" w:rsidRPr="00371B99">
        <w:rPr>
          <w:rFonts w:ascii="Angsana New" w:hAnsi="Angsana New" w:cs="Angsana New"/>
          <w:b/>
          <w:bCs/>
          <w:sz w:val="32"/>
          <w:szCs w:val="32"/>
        </w:rPr>
        <w:t>Benchmarking Deep Reinforcement Learning for Continuous Control</w:t>
      </w:r>
      <w:r w:rsidR="00371B99" w:rsidRPr="00371B99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)</w:t>
      </w:r>
    </w:p>
    <w:p w14:paraId="43FAFBA6" w14:textId="072592BF" w:rsidR="003B7BD7" w:rsidRPr="00C20DFC" w:rsidRDefault="004268B4" w:rsidP="00C20DFC">
      <w:pPr>
        <w:pStyle w:val="NormalWeb"/>
        <w:rPr>
          <w:rFonts w:ascii="Angsana New" w:hAnsi="Angsana New" w:cs="Angsana New"/>
          <w:color w:val="000000" w:themeColor="text1"/>
          <w:sz w:val="32"/>
          <w:szCs w:val="32"/>
        </w:rPr>
        <w:sectPr w:rsidR="003B7BD7" w:rsidRPr="00C20DFC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8F27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8F27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ในงานวิจัยนี้จะพูดถึงเรื่องการนำเอาวิธีพื้นฐา</w:t>
      </w:r>
      <w:r w:rsidR="00A913A0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นมา</w:t>
      </w:r>
      <w:r w:rsidR="008F27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ใช้กับการเรียนรู้แบบเสริมกำลัง</w:t>
      </w:r>
      <w:r w:rsidR="00A913A0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ด้แก่ REINFORCE, TNPG, RWR, </w:t>
      </w:r>
      <w:r w:rsidR="0012438C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REPS, TRPO, CEM, CMA-ES และ DDPG</w:t>
      </w:r>
      <w:r w:rsidR="00A913A0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="008F27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าเปรียบเทียบ</w:t>
      </w:r>
      <w:r w:rsidR="0012438C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ัน</w:t>
      </w:r>
      <w:r w:rsidR="000F7E89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พื่อวัดประสิทธิภาพของวิธีที่นำมาใช้ </w:t>
      </w:r>
      <w:r w:rsidR="008F27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ดยสภาพแวดล้อมที่นำมาท</w:t>
      </w:r>
      <w:r w:rsidR="00A913A0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ดสอบจะเป็นแบบพื้นฐานที่นำมาใช้กันไปจนถึงเกมในรูปแบบสามมิติ</w:t>
      </w:r>
      <w:r w:rsidR="00C20DFC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C20DFC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ผลลัพธ์ของการทดลองในงานวิจัยนี้คือ </w:t>
      </w:r>
      <w:r w:rsidR="002E3C9F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TNPG, TRPO และ DDPG เหมาะสำหรับการฝึกโดยใช้โครงข่ายประสาทเทียมในเชิงลึกเพื่อหาวิธีที่จะไปให้ถึงเป้าหมายได้ดีที่สุด</w:t>
      </w:r>
      <w:r w:rsidR="00A402A2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begin" w:fldLock="1"/>
      </w:r>
      <w:r w:rsidR="00A402A2">
        <w:rPr>
          <w:rFonts w:ascii="Angsana New" w:hAnsi="Angsana New" w:cs="Angsana New"/>
          <w:color w:val="000000" w:themeColor="text1"/>
          <w:sz w:val="32"/>
          <w:szCs w:val="32"/>
        </w:rPr>
        <w:instrText>ADDIN CSL_CITATION {"citationItems":[{"id":"ITEM-1","itemData":{"author":[{"dropping-particle":"","family":"Duan","given":"Yan","non-dropping-particle":"","parse-names":false,"suffix":""},{"dropping-particle":"","family":"Chen","given":"Xi","non-dropping-particle":"","parse-names":false,"suffix":""},{"dropping-particle":"","family":"Houthooft","given":"Rein","non-dropping-particle":"","parse-names":false,"suffix":""},{"dropping-particle":"","family":"Schulman","given":"John","non-dropping-particle":"","parse-names":false,"suffix":""},{"dropping-particle":"","family":"Abbeel","given":"Pieter","non-dropping-particle":"","parse-names":false,"suffix":""}],"container-title":"International Conference on Machine Learning","id":"ITEM-1","issued":{"date-parts":[["2016"]]},"page":"1329-1338","title":"Benchmarking deep reinforcement learning for continuous control","type":"paper-conference"},"uris":["http://www.mendeley.com/documents/?uuid=08a6c29b-21f4-421a-b783-0e29100fcf49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402A2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separate"/>
      </w:r>
      <w:r w:rsidR="00A402A2" w:rsidRPr="00A402A2">
        <w:rPr>
          <w:rFonts w:ascii="Angsana New" w:hAnsi="Angsana New" w:cs="Angsana New"/>
          <w:noProof/>
          <w:color w:val="000000" w:themeColor="text1"/>
          <w:sz w:val="32"/>
          <w:szCs w:val="32"/>
        </w:rPr>
        <w:t>[1]</w:t>
      </w:r>
      <w:r w:rsidR="00A402A2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end"/>
      </w:r>
    </w:p>
    <w:p w14:paraId="29057982" w14:textId="4D12DF40" w:rsidR="0019462F" w:rsidRPr="00173D07" w:rsidRDefault="009E32CA" w:rsidP="0019462F">
      <w:pPr>
        <w:pStyle w:val="Heading1"/>
        <w:jc w:val="center"/>
        <w:rPr>
          <w:rFonts w:ascii="Angsana New" w:eastAsiaTheme="minorHAnsi" w:hAnsi="Angsana New" w:cs="Angsana New"/>
          <w:b/>
          <w:bCs/>
          <w:color w:val="000000" w:themeColor="text1"/>
          <w:sz w:val="48"/>
          <w:szCs w:val="48"/>
        </w:rPr>
      </w:pPr>
      <w:bookmarkStart w:id="13" w:name="_Toc21278625"/>
      <w:r w:rsidRPr="00173D07">
        <w:rPr>
          <w:rFonts w:ascii="Angsana New" w:eastAsiaTheme="minorHAnsi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Pr="00173D07">
        <w:rPr>
          <w:rFonts w:ascii="Angsana New" w:eastAsiaTheme="minorHAnsi" w:hAnsi="Angsana New" w:cs="Angsana New"/>
          <w:b/>
          <w:bCs/>
          <w:color w:val="000000" w:themeColor="text1"/>
          <w:sz w:val="40"/>
        </w:rPr>
        <w:t>3</w:t>
      </w:r>
      <w:r w:rsidR="00173D07" w:rsidRPr="00173D07">
        <w:rPr>
          <w:rFonts w:ascii="Angsana New" w:eastAsiaTheme="minorHAnsi" w:hAnsi="Angsana New" w:cs="Angsana New"/>
          <w:b/>
          <w:bCs/>
          <w:color w:val="000000" w:themeColor="text1"/>
          <w:sz w:val="40"/>
        </w:rPr>
        <w:br/>
      </w:r>
      <w:r w:rsidRPr="00173D07">
        <w:rPr>
          <w:rFonts w:ascii="Angsana New" w:eastAsiaTheme="minorHAnsi" w:hAnsi="Angsana New" w:cs="Angsana New"/>
          <w:b/>
          <w:bCs/>
          <w:color w:val="000000" w:themeColor="text1"/>
          <w:sz w:val="48"/>
          <w:szCs w:val="48"/>
          <w:cs/>
        </w:rPr>
        <w:t>วิธีการดำเนินงาน</w:t>
      </w:r>
      <w:bookmarkEnd w:id="13"/>
    </w:p>
    <w:p w14:paraId="32B97CC4" w14:textId="5B259EDA" w:rsidR="0019462F" w:rsidRPr="00173D07" w:rsidRDefault="0019462F" w:rsidP="0019462F">
      <w:pPr>
        <w:pStyle w:val="Heading1"/>
        <w:jc w:val="thaiDistribute"/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</w:pPr>
      <w:bookmarkStart w:id="14" w:name="_Toc21278626"/>
      <w:r w:rsidRPr="00173D0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3.1 </w:t>
      </w:r>
      <w:r w:rsidR="005B4433" w:rsidRPr="00173D0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โปรแกรม</w:t>
      </w:r>
      <w:r w:rsidR="008C300D" w:rsidRPr="00173D0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หรือซอฟต์แวร์</w:t>
      </w:r>
      <w:r w:rsidR="005B4433" w:rsidRPr="00173D0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ที่ใช้ในการพัฒนา</w:t>
      </w:r>
      <w:bookmarkEnd w:id="14"/>
    </w:p>
    <w:p w14:paraId="37F8CA97" w14:textId="77777777" w:rsidR="00371B99" w:rsidRDefault="0019462F" w:rsidP="00173D07">
      <w:pPr>
        <w:pStyle w:val="Heading2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ab/>
      </w:r>
      <w:bookmarkStart w:id="15" w:name="_Toc21278627"/>
      <w:r w:rsidRPr="00371B99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3.1.1 </w:t>
      </w:r>
      <w:r w:rsidR="008C300D" w:rsidRPr="00371B99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ภาษา</w:t>
      </w:r>
      <w:proofErr w:type="spellStart"/>
      <w:r w:rsidR="008C300D" w:rsidRPr="00371B99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ไพ</w:t>
      </w:r>
      <w:proofErr w:type="spellEnd"/>
      <w:r w:rsidR="008C300D" w:rsidRPr="00371B99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ทอน</w:t>
      </w:r>
      <w:bookmarkEnd w:id="15"/>
      <w:r w:rsidR="008C300D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</w:p>
    <w:p w14:paraId="45B18793" w14:textId="14054B99" w:rsidR="00173D07" w:rsidRPr="00173D07" w:rsidRDefault="00371B99" w:rsidP="00371B99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8C300D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สำหรับการเขียนโครงสร้างของงานวิจัย ซึ่งประกอบไปด้วย </w:t>
      </w:r>
      <w:proofErr w:type="spellStart"/>
      <w:r w:rsidR="008C300D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library</w:t>
      </w:r>
      <w:proofErr w:type="spellEnd"/>
      <w:r w:rsidR="008C300D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ดังนี้</w:t>
      </w:r>
    </w:p>
    <w:p w14:paraId="79F38B3D" w14:textId="7C705AAF" w:rsidR="00173D07" w:rsidRPr="00371B99" w:rsidRDefault="00371B99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Cs w:val="32"/>
        </w:rPr>
        <w:tab/>
      </w:r>
      <w:r>
        <w:rPr>
          <w:rFonts w:ascii="Angsana New" w:hAnsi="Angsana New" w:cs="Angsana New"/>
          <w:color w:val="000000" w:themeColor="text1"/>
          <w:szCs w:val="32"/>
        </w:rPr>
        <w:tab/>
      </w:r>
      <w:r>
        <w:rPr>
          <w:rFonts w:ascii="Angsana New" w:hAnsi="Angsana New" w:cs="Angsana New"/>
          <w:color w:val="000000" w:themeColor="text1"/>
          <w:szCs w:val="32"/>
        </w:rPr>
        <w:tab/>
      </w:r>
      <w:r w:rsidR="0019462F" w:rsidRPr="00371B99">
        <w:rPr>
          <w:rFonts w:ascii="Angsana New" w:hAnsi="Angsana New" w:cs="Angsana New"/>
          <w:color w:val="000000" w:themeColor="text1"/>
          <w:sz w:val="32"/>
          <w:szCs w:val="32"/>
        </w:rPr>
        <w:t xml:space="preserve">3.1.1.1 </w:t>
      </w:r>
      <w:r w:rsidR="008C300D" w:rsidRPr="00371B99">
        <w:rPr>
          <w:rFonts w:ascii="Angsana New" w:hAnsi="Angsana New" w:cs="Angsana New"/>
          <w:color w:val="000000" w:themeColor="text1"/>
          <w:sz w:val="32"/>
          <w:szCs w:val="32"/>
        </w:rPr>
        <w:t>Gym</w:t>
      </w:r>
    </w:p>
    <w:p w14:paraId="484A2CA6" w14:textId="1BBCB1CF" w:rsidR="00173D07" w:rsidRPr="00371B99" w:rsidRDefault="00371B99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19462F" w:rsidRPr="00371B99">
        <w:rPr>
          <w:rFonts w:ascii="Angsana New" w:hAnsi="Angsana New" w:cs="Angsana New"/>
          <w:color w:val="000000" w:themeColor="text1"/>
          <w:sz w:val="32"/>
          <w:szCs w:val="32"/>
        </w:rPr>
        <w:t xml:space="preserve">3.1.1.2 </w:t>
      </w:r>
      <w:r w:rsidR="008C300D" w:rsidRPr="00371B99">
        <w:rPr>
          <w:rFonts w:ascii="Angsana New" w:hAnsi="Angsana New" w:cs="Angsana New"/>
          <w:color w:val="000000" w:themeColor="text1"/>
          <w:sz w:val="32"/>
          <w:szCs w:val="32"/>
        </w:rPr>
        <w:t>Gym-retro</w:t>
      </w:r>
    </w:p>
    <w:p w14:paraId="171D1ADE" w14:textId="2EC2A63E" w:rsidR="00173D07" w:rsidRPr="00371B99" w:rsidRDefault="00371B99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19462F" w:rsidRPr="00371B99">
        <w:rPr>
          <w:rFonts w:ascii="Angsana New" w:hAnsi="Angsana New" w:cs="Angsana New"/>
          <w:color w:val="000000" w:themeColor="text1"/>
          <w:sz w:val="32"/>
          <w:szCs w:val="32"/>
        </w:rPr>
        <w:t xml:space="preserve">3.1.1.3 </w:t>
      </w:r>
      <w:proofErr w:type="spellStart"/>
      <w:r w:rsidR="008C300D" w:rsidRPr="00371B99">
        <w:rPr>
          <w:rFonts w:ascii="Angsana New" w:hAnsi="Angsana New" w:cs="Angsana New"/>
          <w:color w:val="000000" w:themeColor="text1"/>
          <w:sz w:val="32"/>
          <w:szCs w:val="32"/>
        </w:rPr>
        <w:t>Numpy</w:t>
      </w:r>
      <w:proofErr w:type="spellEnd"/>
    </w:p>
    <w:p w14:paraId="3F3FC51D" w14:textId="6B0EB856" w:rsidR="00173D07" w:rsidRPr="00371B99" w:rsidRDefault="00371B99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19462F" w:rsidRPr="00371B99">
        <w:rPr>
          <w:rFonts w:ascii="Angsana New" w:hAnsi="Angsana New" w:cs="Angsana New"/>
          <w:color w:val="000000" w:themeColor="text1"/>
          <w:sz w:val="32"/>
          <w:szCs w:val="32"/>
        </w:rPr>
        <w:t xml:space="preserve">3.1.1.4 </w:t>
      </w:r>
      <w:proofErr w:type="spellStart"/>
      <w:r w:rsidR="008C300D" w:rsidRPr="00371B99">
        <w:rPr>
          <w:rFonts w:ascii="Angsana New" w:hAnsi="Angsana New" w:cs="Angsana New"/>
          <w:color w:val="000000" w:themeColor="text1"/>
          <w:sz w:val="32"/>
          <w:szCs w:val="32"/>
        </w:rPr>
        <w:t>Mapplotlib</w:t>
      </w:r>
      <w:proofErr w:type="spellEnd"/>
    </w:p>
    <w:p w14:paraId="17F992EC" w14:textId="38B06355" w:rsidR="0019462F" w:rsidRPr="00371B99" w:rsidRDefault="00371B99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19462F" w:rsidRPr="00371B99">
        <w:rPr>
          <w:rFonts w:ascii="Angsana New" w:hAnsi="Angsana New" w:cs="Angsana New"/>
          <w:color w:val="000000" w:themeColor="text1"/>
          <w:sz w:val="32"/>
          <w:szCs w:val="32"/>
        </w:rPr>
        <w:t xml:space="preserve">3.1.1.5 </w:t>
      </w:r>
      <w:proofErr w:type="spellStart"/>
      <w:r w:rsidR="008C300D" w:rsidRPr="00371B99">
        <w:rPr>
          <w:rFonts w:ascii="Angsana New" w:hAnsi="Angsana New" w:cs="Angsana New"/>
          <w:color w:val="000000" w:themeColor="text1"/>
          <w:sz w:val="32"/>
          <w:szCs w:val="32"/>
        </w:rPr>
        <w:t>Tensorflow</w:t>
      </w:r>
      <w:proofErr w:type="spellEnd"/>
    </w:p>
    <w:p w14:paraId="45535A95" w14:textId="77777777" w:rsidR="00371B99" w:rsidRDefault="0019462F" w:rsidP="00173D07">
      <w:pPr>
        <w:pStyle w:val="Heading2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Cs w:val="32"/>
        </w:rPr>
        <w:tab/>
      </w:r>
      <w:bookmarkStart w:id="16" w:name="_Toc21278628"/>
      <w:r w:rsidRPr="00371B99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>3.1.2</w:t>
      </w:r>
      <w:r w:rsidRPr="00173D07">
        <w:rPr>
          <w:rFonts w:ascii="Angsana New" w:hAnsi="Angsana New" w:cs="Angsana New"/>
          <w:color w:val="000000" w:themeColor="text1"/>
          <w:szCs w:val="32"/>
        </w:rPr>
        <w:t xml:space="preserve"> </w:t>
      </w:r>
      <w:r w:rsidR="00C60E99" w:rsidRPr="00371B99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ไฟล์เกม </w:t>
      </w:r>
      <w:proofErr w:type="spellStart"/>
      <w:r w:rsidR="00C60E99" w:rsidRPr="00371B99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Kaboom</w:t>
      </w:r>
      <w:bookmarkEnd w:id="16"/>
      <w:proofErr w:type="spellEnd"/>
      <w:r w:rsidR="00C60E9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</w:p>
    <w:p w14:paraId="32C4FC5E" w14:textId="4FE0E3DD" w:rsidR="0019462F" w:rsidRPr="00173D07" w:rsidRDefault="00371B99" w:rsidP="00371B99">
      <w:pPr>
        <w:rPr>
          <w:rFonts w:ascii="Angsana New" w:hAnsi="Angsana New" w:cs="Angsana New"/>
          <w:color w:val="000000" w:themeColor="text1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C60E9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ำหรับการสร้าง สภาพแวดล้อม</w:t>
      </w:r>
    </w:p>
    <w:p w14:paraId="0ADD5812" w14:textId="570D796F" w:rsidR="0019462F" w:rsidRPr="00173D07" w:rsidRDefault="0019462F" w:rsidP="0019462F">
      <w:pPr>
        <w:pStyle w:val="Heading1"/>
        <w:jc w:val="thaiDistribute"/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</w:pPr>
      <w:bookmarkStart w:id="17" w:name="_Toc21278629"/>
      <w:r w:rsidRPr="00173D0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>3.2</w:t>
      </w:r>
      <w:r w:rsidRPr="00173D0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 </w:t>
      </w:r>
      <w:r w:rsidR="005B4433" w:rsidRPr="00173D0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ขั้นตอนการดำเนินงาน</w:t>
      </w:r>
      <w:bookmarkEnd w:id="17"/>
    </w:p>
    <w:p w14:paraId="781B0E22" w14:textId="77777777" w:rsidR="0019462F" w:rsidRPr="00371B99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Cs w:val="32"/>
        </w:rPr>
        <w:tab/>
      </w: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 xml:space="preserve">3.2.1 </w:t>
      </w:r>
      <w:r w:rsidR="008C300D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คิดหัวข้อโครงงานเพื่อนำเสนออาจารย์ที่ปรึกษาโครงงาน</w:t>
      </w:r>
    </w:p>
    <w:p w14:paraId="07FA2106" w14:textId="77777777" w:rsidR="0019462F" w:rsidRPr="00371B99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3.2.2 </w:t>
      </w:r>
      <w:r w:rsidR="007D2A65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ศึกษาและค้นคว้าการทำงานของไลบรารี่</w:t>
      </w:r>
      <w:proofErr w:type="spellStart"/>
      <w:r w:rsidR="007D2A65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ต่างๆ</w:t>
      </w:r>
      <w:proofErr w:type="spellEnd"/>
      <w:r w:rsidR="007D2A65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ที่นำมาใช้ในการทำโครงงาน</w:t>
      </w:r>
    </w:p>
    <w:p w14:paraId="7B889CE5" w14:textId="77777777" w:rsidR="0019462F" w:rsidRPr="00371B99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3.2.3 </w:t>
      </w:r>
      <w:r w:rsidR="008C300D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ศึกษาและค้นคว้าข้อมูลที่งานวิจัยที่เกี่ยวข้องกับ</w:t>
      </w:r>
      <w:r w:rsidR="007D2A65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การเรียนรู้แบบเสริมกำลัง เพื่อนำมาประยุกต์ใช้งานกับโครงงานของผู้จัดทำ</w:t>
      </w:r>
    </w:p>
    <w:p w14:paraId="271F539A" w14:textId="77777777" w:rsidR="0019462F" w:rsidRPr="00371B99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3.2.4 </w:t>
      </w:r>
      <w:r w:rsidR="007D2A65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จัดทำการสร้างสภาพแวดล้อมของตัวเกมที่จะใช้ในการนำเสนองานวิจัย และใช้สภาพแวดล้อมที่สร้างขึ้นเพื่อทำการ</w:t>
      </w:r>
      <w:r w:rsidR="00CB40D1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สอนใ</w:t>
      </w:r>
      <w:r w:rsidR="007D2A65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ห้คอมพิวเตอร์เรียนรู้และนำมาวัดผล</w:t>
      </w:r>
      <w:r w:rsidR="0060657D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การทดลอง</w:t>
      </w:r>
    </w:p>
    <w:p w14:paraId="1A3E5A98" w14:textId="77777777" w:rsidR="0019462F" w:rsidRPr="00371B99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  <w:t>3.2.5</w:t>
      </w:r>
      <w:r w:rsidR="00CB40D1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จัดทำการสอนให้คอมพิวเตอร์เรียนรู</w:t>
      </w:r>
      <w:r w:rsidR="00D33194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้และตัดสินใจด้วยตัวเอง โดยใช้อัลกอริทึมที่เกี่ยวกับการเรียนรู้แบบเสริมกำลัง โดยทำการเรียนรู้ภายใต้สภาพแวดล้อมที่กำหนด</w:t>
      </w:r>
    </w:p>
    <w:p w14:paraId="054947C1" w14:textId="6F672619" w:rsidR="0060657D" w:rsidRPr="00371B99" w:rsidRDefault="0019462F" w:rsidP="00173D07">
      <w:pPr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3.2.6 </w:t>
      </w:r>
      <w:r w:rsidR="00D33194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จัดทำรูปแบบการนำเสนอของผลที่ได้จากการเรียนรู้ของคอมพิวเตอร์ ในรูปแบบกราฟแบบแผนภูมิเส้น</w:t>
      </w:r>
      <w:r w:rsidR="0060657D" w:rsidRPr="00371B99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 w:rsidR="0060657D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และทำรายงานสรุปผลการทดลอง</w:t>
      </w:r>
    </w:p>
    <w:p w14:paraId="19F64F86" w14:textId="19558CEB" w:rsidR="00433397" w:rsidRPr="00371B99" w:rsidRDefault="00433397" w:rsidP="00433397">
      <w:pPr>
        <w:rPr>
          <w:color w:val="000000" w:themeColor="text1"/>
          <w:sz w:val="32"/>
          <w:szCs w:val="32"/>
        </w:rPr>
      </w:pPr>
    </w:p>
    <w:p w14:paraId="020BC08F" w14:textId="17E6CF5F" w:rsidR="00433397" w:rsidRPr="00371B99" w:rsidRDefault="00433397" w:rsidP="00433397">
      <w:pPr>
        <w:rPr>
          <w:color w:val="000000" w:themeColor="text1"/>
          <w:sz w:val="32"/>
          <w:szCs w:val="32"/>
        </w:rPr>
      </w:pPr>
    </w:p>
    <w:p w14:paraId="0CAE2371" w14:textId="0F926BD0" w:rsidR="00433397" w:rsidRPr="00371B99" w:rsidRDefault="00433397" w:rsidP="00433397">
      <w:pPr>
        <w:rPr>
          <w:color w:val="000000" w:themeColor="text1"/>
          <w:sz w:val="32"/>
          <w:szCs w:val="32"/>
        </w:rPr>
      </w:pPr>
    </w:p>
    <w:p w14:paraId="7F3EC228" w14:textId="25AB7032" w:rsidR="00433397" w:rsidRPr="00173D07" w:rsidRDefault="00433397" w:rsidP="00433397">
      <w:pPr>
        <w:rPr>
          <w:color w:val="000000" w:themeColor="text1"/>
        </w:rPr>
      </w:pPr>
    </w:p>
    <w:p w14:paraId="3CFBE4CA" w14:textId="2684DCD2" w:rsidR="00433397" w:rsidRPr="00173D07" w:rsidRDefault="00433397" w:rsidP="00433397">
      <w:pPr>
        <w:rPr>
          <w:color w:val="000000" w:themeColor="text1"/>
        </w:rPr>
      </w:pPr>
    </w:p>
    <w:p w14:paraId="52182A0C" w14:textId="42E7E5B2" w:rsidR="00A402A2" w:rsidRDefault="00A402A2" w:rsidP="00433397">
      <w:pPr>
        <w:rPr>
          <w:color w:val="000000" w:themeColor="text1"/>
        </w:rPr>
      </w:pPr>
    </w:p>
    <w:p w14:paraId="5563B9AD" w14:textId="77777777" w:rsidR="00A402A2" w:rsidRDefault="00A402A2">
      <w:pPr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1EF5486B" w14:textId="03F86013" w:rsidR="00433397" w:rsidRDefault="00A402A2" w:rsidP="00433397">
      <w:pPr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r w:rsidRPr="00A402A2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บรรณาณุกรม</w:t>
      </w:r>
    </w:p>
    <w:p w14:paraId="47570EDA" w14:textId="78EB4415" w:rsidR="00A402A2" w:rsidRPr="00A402A2" w:rsidRDefault="00A402A2" w:rsidP="00A402A2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noProof/>
          <w:sz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</w:rPr>
        <w:fldChar w:fldCharType="begin" w:fldLock="1"/>
      </w:r>
      <w:r>
        <w:rPr>
          <w:rFonts w:ascii="Angsana New" w:hAnsi="Angsana New" w:cs="Angsana New"/>
          <w:color w:val="000000" w:themeColor="text1"/>
          <w:sz w:val="32"/>
          <w:szCs w:val="32"/>
        </w:rPr>
        <w:instrText xml:space="preserve">ADDIN Mendeley Bibliography CSL_BIBLIOGRAPHY </w:instrText>
      </w:r>
      <w:r>
        <w:rPr>
          <w:rFonts w:ascii="Angsana New" w:hAnsi="Angsana New" w:cs="Angsana New"/>
          <w:color w:val="000000" w:themeColor="text1"/>
          <w:sz w:val="32"/>
          <w:szCs w:val="32"/>
        </w:rPr>
        <w:fldChar w:fldCharType="separate"/>
      </w:r>
      <w:r w:rsidRPr="00A402A2">
        <w:rPr>
          <w:rFonts w:ascii="Angsana New" w:hAnsi="Angsana New" w:cs="Angsana New"/>
          <w:noProof/>
          <w:sz w:val="32"/>
          <w:szCs w:val="24"/>
        </w:rPr>
        <w:t>[1]</w:t>
      </w:r>
      <w:r w:rsidRPr="00A402A2">
        <w:rPr>
          <w:rFonts w:ascii="Angsana New" w:hAnsi="Angsana New" w:cs="Angsana New"/>
          <w:noProof/>
          <w:sz w:val="32"/>
          <w:szCs w:val="24"/>
        </w:rPr>
        <w:tab/>
        <w:t xml:space="preserve">Y. Duan, X. Chen, R. Houthooft, J. Schulman, and P. Abbeel, “Benchmarking deep reinforcement learning for continuous control,” in </w:t>
      </w:r>
      <w:r w:rsidRPr="00A402A2">
        <w:rPr>
          <w:rFonts w:ascii="Angsana New" w:hAnsi="Angsana New" w:cs="Angsana New"/>
          <w:i/>
          <w:iCs/>
          <w:noProof/>
          <w:sz w:val="32"/>
          <w:szCs w:val="24"/>
        </w:rPr>
        <w:t>International Conference on Machine Learning</w:t>
      </w:r>
      <w:r w:rsidRPr="00A402A2">
        <w:rPr>
          <w:rFonts w:ascii="Angsana New" w:hAnsi="Angsana New" w:cs="Angsana New"/>
          <w:noProof/>
          <w:sz w:val="32"/>
          <w:szCs w:val="24"/>
        </w:rPr>
        <w:t>, 2016, pp. 1329–1338.</w:t>
      </w:r>
    </w:p>
    <w:p w14:paraId="6A8A7285" w14:textId="477B699A" w:rsidR="00A402A2" w:rsidRPr="00A402A2" w:rsidRDefault="00A402A2" w:rsidP="00433397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color w:val="000000" w:themeColor="text1"/>
          <w:sz w:val="32"/>
          <w:szCs w:val="32"/>
        </w:rPr>
        <w:fldChar w:fldCharType="end"/>
      </w:r>
      <w:bookmarkStart w:id="18" w:name="_GoBack"/>
      <w:bookmarkEnd w:id="18"/>
    </w:p>
    <w:sectPr w:rsidR="00A402A2" w:rsidRPr="00A402A2" w:rsidSect="009C7751">
      <w:pgSz w:w="11900" w:h="16840"/>
      <w:pgMar w:top="1440" w:right="1440" w:bottom="1440" w:left="216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769E878" w14:textId="77777777" w:rsidR="007A2643" w:rsidRDefault="007A2643" w:rsidP="00881DE3">
      <w:r>
        <w:separator/>
      </w:r>
    </w:p>
  </w:endnote>
  <w:endnote w:type="continuationSeparator" w:id="0">
    <w:p w14:paraId="66325C67" w14:textId="77777777" w:rsidR="007A2643" w:rsidRDefault="007A2643" w:rsidP="00881D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eelawadee">
    <w:panose1 w:val="020B0502040204020203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4B9F12" w14:textId="764C7A5F" w:rsidR="00C20DFC" w:rsidRPr="009C7751" w:rsidRDefault="00C20DFC" w:rsidP="009C7751">
    <w:pPr>
      <w:pStyle w:val="Footer"/>
      <w:jc w:val="center"/>
      <w:rPr>
        <w:rFonts w:ascii="Angsana New" w:hAnsi="Angsana New" w:cs="Angsana New"/>
        <w:sz w:val="32"/>
        <w:szCs w:val="3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761882" w14:textId="77777777" w:rsidR="007A2643" w:rsidRDefault="007A2643" w:rsidP="00881DE3">
      <w:r>
        <w:separator/>
      </w:r>
    </w:p>
  </w:footnote>
  <w:footnote w:type="continuationSeparator" w:id="0">
    <w:p w14:paraId="1BBE51D3" w14:textId="77777777" w:rsidR="007A2643" w:rsidRDefault="007A2643" w:rsidP="00881DE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565071065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4CD5B418" w14:textId="77777777" w:rsidR="00C20DFC" w:rsidRDefault="00C20DFC" w:rsidP="00FA04DE">
        <w:pPr>
          <w:pStyle w:val="Header"/>
          <w:framePr w:wrap="none" w:vAnchor="text" w:hAnchor="margin" w:xAlign="outside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D6ADD3A" w14:textId="77777777" w:rsidR="00C20DFC" w:rsidRDefault="00C20DFC" w:rsidP="00881DE3">
    <w:pPr>
      <w:pStyle w:val="Header"/>
      <w:ind w:right="360"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480671" w14:textId="77777777" w:rsidR="00C20DFC" w:rsidRDefault="00C20DFC" w:rsidP="00881DE3">
    <w:pPr>
      <w:pStyle w:val="Header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008786405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06583D66" w14:textId="3F41015D" w:rsidR="00C20DFC" w:rsidRDefault="00C20DFC" w:rsidP="00FA04DE">
        <w:pPr>
          <w:pStyle w:val="Header"/>
          <w:framePr w:wrap="none" w:vAnchor="text" w:hAnchor="margin" w:xAlign="outside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CA38182" w14:textId="77777777" w:rsidR="00C20DFC" w:rsidRDefault="00C20DFC" w:rsidP="00881DE3">
    <w:pPr>
      <w:pStyle w:val="Header"/>
      <w:ind w:right="360" w:firstLine="36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59126792"/>
      <w:docPartObj>
        <w:docPartGallery w:val="Page Numbers (Top of Page)"/>
        <w:docPartUnique/>
      </w:docPartObj>
    </w:sdtPr>
    <w:sdtEndPr/>
    <w:sdtContent>
      <w:p w14:paraId="18FC7040" w14:textId="51773CD5" w:rsidR="00C20DFC" w:rsidRDefault="00C20DFC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th-TH"/>
          </w:rPr>
          <w:t>2</w:t>
        </w:r>
        <w:r>
          <w:fldChar w:fldCharType="end"/>
        </w:r>
      </w:p>
    </w:sdtContent>
  </w:sdt>
  <w:p w14:paraId="1D529530" w14:textId="77777777" w:rsidR="00C20DFC" w:rsidRDefault="00C20DFC" w:rsidP="00881DE3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2E136E"/>
    <w:multiLevelType w:val="multilevel"/>
    <w:tmpl w:val="B8820BAC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ascii="Angsana New" w:eastAsia="Times New Roman" w:hAnsi="Angsana New" w:cs="Angsana New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2C4358D"/>
    <w:multiLevelType w:val="hybridMultilevel"/>
    <w:tmpl w:val="21B0E738"/>
    <w:lvl w:ilvl="0" w:tplc="91726006">
      <w:start w:val="1"/>
      <w:numFmt w:val="decimal"/>
      <w:lvlText w:val="3.1.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471E95"/>
    <w:multiLevelType w:val="hybridMultilevel"/>
    <w:tmpl w:val="E50EE1C4"/>
    <w:lvl w:ilvl="0" w:tplc="B5E0F712">
      <w:start w:val="1"/>
      <w:numFmt w:val="decimal"/>
      <w:lvlText w:val="2.1.%1"/>
      <w:lvlJc w:val="left"/>
      <w:pPr>
        <w:ind w:left="1800" w:hanging="360"/>
      </w:pPr>
      <w:rPr>
        <w:rFonts w:ascii="Angsana New" w:hAnsi="Angsana New" w:cs="Angsana New"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054849D7"/>
    <w:multiLevelType w:val="hybridMultilevel"/>
    <w:tmpl w:val="987435AC"/>
    <w:lvl w:ilvl="0" w:tplc="FF502430">
      <w:start w:val="2"/>
      <w:numFmt w:val="bullet"/>
      <w:lvlText w:val="-"/>
      <w:lvlJc w:val="left"/>
      <w:pPr>
        <w:ind w:left="720" w:hanging="360"/>
      </w:pPr>
      <w:rPr>
        <w:rFonts w:ascii="Angsana New" w:eastAsiaTheme="majorEastAsia" w:hAnsi="Angsana New" w:cs="Angsana New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A823CF0"/>
    <w:multiLevelType w:val="multilevel"/>
    <w:tmpl w:val="AFC8326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BD87E5C"/>
    <w:multiLevelType w:val="hybridMultilevel"/>
    <w:tmpl w:val="D85865CA"/>
    <w:lvl w:ilvl="0" w:tplc="9CA4B080">
      <w:start w:val="1"/>
      <w:numFmt w:val="decimal"/>
      <w:lvlText w:val="2.%1"/>
      <w:lvlJc w:val="left"/>
      <w:pPr>
        <w:ind w:left="720" w:hanging="360"/>
      </w:pPr>
      <w:rPr>
        <w:rFonts w:ascii="Angsana New" w:hAnsi="Angsana New" w:cs="Angsana New" w:hint="default"/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0012ED8"/>
    <w:multiLevelType w:val="multilevel"/>
    <w:tmpl w:val="DFB02886"/>
    <w:lvl w:ilvl="0">
      <w:start w:val="1"/>
      <w:numFmt w:val="decimal"/>
      <w:lvlText w:val="%1."/>
      <w:lvlJc w:val="left"/>
      <w:pPr>
        <w:ind w:left="720" w:hanging="360"/>
      </w:pPr>
      <w:rPr>
        <w:b/>
        <w:sz w:val="32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72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08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080"/>
      </w:pPr>
      <w:rPr>
        <w:rFonts w:hint="default"/>
      </w:rPr>
    </w:lvl>
  </w:abstractNum>
  <w:abstractNum w:abstractNumId="7" w15:restartNumberingAfterBreak="0">
    <w:nsid w:val="13585CC5"/>
    <w:multiLevelType w:val="hybridMultilevel"/>
    <w:tmpl w:val="5F2A24DE"/>
    <w:lvl w:ilvl="0" w:tplc="DE1EBD46">
      <w:start w:val="1"/>
      <w:numFmt w:val="decimal"/>
      <w:lvlText w:val="2.1.1.1.%1"/>
      <w:lvlJc w:val="left"/>
      <w:pPr>
        <w:ind w:left="1800" w:hanging="360"/>
      </w:pPr>
      <w:rPr>
        <w:rFonts w:hint="default"/>
        <w:b/>
        <w:bCs/>
        <w:color w:val="000000" w:themeColor="text1"/>
        <w:sz w:val="32"/>
        <w:szCs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3E436A0"/>
    <w:multiLevelType w:val="hybridMultilevel"/>
    <w:tmpl w:val="8D429688"/>
    <w:lvl w:ilvl="0" w:tplc="DAAED06A">
      <w:start w:val="1"/>
      <w:numFmt w:val="decimal"/>
      <w:lvlText w:val="2.1.1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6363754"/>
    <w:multiLevelType w:val="hybridMultilevel"/>
    <w:tmpl w:val="7A6E53FA"/>
    <w:lvl w:ilvl="0" w:tplc="46D4A8CE">
      <w:start w:val="1"/>
      <w:numFmt w:val="decimal"/>
      <w:lvlText w:val="2.1.1.1.%1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73A52B1"/>
    <w:multiLevelType w:val="hybridMultilevel"/>
    <w:tmpl w:val="5410496C"/>
    <w:lvl w:ilvl="0" w:tplc="8690D626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9C675F8"/>
    <w:multiLevelType w:val="multilevel"/>
    <w:tmpl w:val="DDDAAF1A"/>
    <w:lvl w:ilvl="0">
      <w:start w:val="2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60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2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360" w:hanging="1440"/>
      </w:pPr>
      <w:rPr>
        <w:rFonts w:hint="default"/>
      </w:rPr>
    </w:lvl>
  </w:abstractNum>
  <w:abstractNum w:abstractNumId="12" w15:restartNumberingAfterBreak="0">
    <w:nsid w:val="1B96056B"/>
    <w:multiLevelType w:val="hybridMultilevel"/>
    <w:tmpl w:val="CA6650F4"/>
    <w:lvl w:ilvl="0" w:tplc="337A418C">
      <w:start w:val="1"/>
      <w:numFmt w:val="decimal"/>
      <w:lvlText w:val="3.1.%1."/>
      <w:lvlJc w:val="left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CF81433"/>
    <w:multiLevelType w:val="hybridMultilevel"/>
    <w:tmpl w:val="BC62A7C4"/>
    <w:lvl w:ilvl="0" w:tplc="E80A55B6">
      <w:start w:val="1"/>
      <w:numFmt w:val="bullet"/>
      <w:lvlText w:val="-"/>
      <w:lvlJc w:val="left"/>
      <w:pPr>
        <w:ind w:left="1800" w:hanging="360"/>
      </w:pPr>
      <w:rPr>
        <w:rFonts w:ascii="Angsana New" w:eastAsiaTheme="minorHAnsi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4" w15:restartNumberingAfterBreak="0">
    <w:nsid w:val="1EEE3FFE"/>
    <w:multiLevelType w:val="hybridMultilevel"/>
    <w:tmpl w:val="72D4D0F4"/>
    <w:lvl w:ilvl="0" w:tplc="CB167E72">
      <w:start w:val="1"/>
      <w:numFmt w:val="decimal"/>
      <w:lvlText w:val="2.1.1.%1"/>
      <w:lvlJc w:val="left"/>
      <w:pPr>
        <w:ind w:left="39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680" w:hanging="360"/>
      </w:pPr>
    </w:lvl>
    <w:lvl w:ilvl="2" w:tplc="0409001B" w:tentative="1">
      <w:start w:val="1"/>
      <w:numFmt w:val="lowerRoman"/>
      <w:lvlText w:val="%3."/>
      <w:lvlJc w:val="right"/>
      <w:pPr>
        <w:ind w:left="5400" w:hanging="180"/>
      </w:pPr>
    </w:lvl>
    <w:lvl w:ilvl="3" w:tplc="0409000F" w:tentative="1">
      <w:start w:val="1"/>
      <w:numFmt w:val="decimal"/>
      <w:lvlText w:val="%4."/>
      <w:lvlJc w:val="left"/>
      <w:pPr>
        <w:ind w:left="6120" w:hanging="360"/>
      </w:pPr>
    </w:lvl>
    <w:lvl w:ilvl="4" w:tplc="04090019" w:tentative="1">
      <w:start w:val="1"/>
      <w:numFmt w:val="lowerLetter"/>
      <w:lvlText w:val="%5."/>
      <w:lvlJc w:val="left"/>
      <w:pPr>
        <w:ind w:left="6840" w:hanging="360"/>
      </w:pPr>
    </w:lvl>
    <w:lvl w:ilvl="5" w:tplc="0409001B" w:tentative="1">
      <w:start w:val="1"/>
      <w:numFmt w:val="lowerRoman"/>
      <w:lvlText w:val="%6."/>
      <w:lvlJc w:val="right"/>
      <w:pPr>
        <w:ind w:left="7560" w:hanging="180"/>
      </w:pPr>
    </w:lvl>
    <w:lvl w:ilvl="6" w:tplc="0409000F" w:tentative="1">
      <w:start w:val="1"/>
      <w:numFmt w:val="decimal"/>
      <w:lvlText w:val="%7."/>
      <w:lvlJc w:val="left"/>
      <w:pPr>
        <w:ind w:left="8280" w:hanging="360"/>
      </w:pPr>
    </w:lvl>
    <w:lvl w:ilvl="7" w:tplc="04090019" w:tentative="1">
      <w:start w:val="1"/>
      <w:numFmt w:val="lowerLetter"/>
      <w:lvlText w:val="%8."/>
      <w:lvlJc w:val="left"/>
      <w:pPr>
        <w:ind w:left="9000" w:hanging="360"/>
      </w:pPr>
    </w:lvl>
    <w:lvl w:ilvl="8" w:tplc="0409001B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15" w15:restartNumberingAfterBreak="0">
    <w:nsid w:val="23EF4C93"/>
    <w:multiLevelType w:val="hybridMultilevel"/>
    <w:tmpl w:val="4214727A"/>
    <w:lvl w:ilvl="0" w:tplc="8690D626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4365494"/>
    <w:multiLevelType w:val="hybridMultilevel"/>
    <w:tmpl w:val="501A6532"/>
    <w:lvl w:ilvl="0" w:tplc="A68E2BF8">
      <w:start w:val="2"/>
      <w:numFmt w:val="bullet"/>
      <w:lvlText w:val="-"/>
      <w:lvlJc w:val="left"/>
      <w:pPr>
        <w:ind w:left="1800" w:hanging="360"/>
      </w:pPr>
      <w:rPr>
        <w:rFonts w:ascii="Angsana New" w:eastAsiaTheme="majorEastAsia" w:hAnsi="Angsana New" w:cs="Angsana New" w:hint="default"/>
        <w:b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7" w15:restartNumberingAfterBreak="0">
    <w:nsid w:val="280C2153"/>
    <w:multiLevelType w:val="hybridMultilevel"/>
    <w:tmpl w:val="28E41DAA"/>
    <w:lvl w:ilvl="0" w:tplc="46D4A8CE">
      <w:start w:val="1"/>
      <w:numFmt w:val="decimal"/>
      <w:lvlText w:val="2.1.1.1.%1"/>
      <w:lvlJc w:val="left"/>
      <w:pPr>
        <w:ind w:left="108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28FA3DCE"/>
    <w:multiLevelType w:val="hybridMultilevel"/>
    <w:tmpl w:val="D9E4C0C0"/>
    <w:lvl w:ilvl="0" w:tplc="1688A9D4">
      <w:start w:val="2"/>
      <w:numFmt w:val="bullet"/>
      <w:lvlText w:val="-"/>
      <w:lvlJc w:val="left"/>
      <w:pPr>
        <w:ind w:left="1080" w:hanging="360"/>
      </w:pPr>
      <w:rPr>
        <w:rFonts w:ascii="Angsana New" w:eastAsia="Times New Roman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 w15:restartNumberingAfterBreak="0">
    <w:nsid w:val="2A4C5F3A"/>
    <w:multiLevelType w:val="hybridMultilevel"/>
    <w:tmpl w:val="1AAC8D4C"/>
    <w:lvl w:ilvl="0" w:tplc="46D4A8CE">
      <w:start w:val="1"/>
      <w:numFmt w:val="decimal"/>
      <w:lvlText w:val="2.1.1.1.%1"/>
      <w:lvlJc w:val="left"/>
      <w:pPr>
        <w:ind w:left="144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2E400238"/>
    <w:multiLevelType w:val="multilevel"/>
    <w:tmpl w:val="726CFA66"/>
    <w:lvl w:ilvl="0">
      <w:start w:val="1"/>
      <w:numFmt w:val="decimal"/>
      <w:lvlText w:val="%1."/>
      <w:lvlJc w:val="left"/>
      <w:pPr>
        <w:ind w:left="720" w:hanging="360"/>
      </w:pPr>
      <w:rPr>
        <w:rFonts w:ascii="Angsana New" w:eastAsia="Times New Roman" w:hAnsi="Angsana New" w:cs="Angsana New"/>
        <w:b/>
        <w:sz w:val="32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0253DDA"/>
    <w:multiLevelType w:val="multilevel"/>
    <w:tmpl w:val="2E9A4F8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07A63C7"/>
    <w:multiLevelType w:val="multilevel"/>
    <w:tmpl w:val="2D54384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72C4C8D"/>
    <w:multiLevelType w:val="multilevel"/>
    <w:tmpl w:val="7B6EB2E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80B426D"/>
    <w:multiLevelType w:val="hybridMultilevel"/>
    <w:tmpl w:val="26E6BD3C"/>
    <w:lvl w:ilvl="0" w:tplc="E1064F36">
      <w:start w:val="2"/>
      <w:numFmt w:val="bullet"/>
      <w:lvlText w:val="-"/>
      <w:lvlJc w:val="left"/>
      <w:pPr>
        <w:ind w:left="420" w:hanging="360"/>
      </w:pPr>
      <w:rPr>
        <w:rFonts w:ascii="Angsana New" w:eastAsia="Times New Roman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25" w15:restartNumberingAfterBreak="0">
    <w:nsid w:val="3810786A"/>
    <w:multiLevelType w:val="hybridMultilevel"/>
    <w:tmpl w:val="21028D6A"/>
    <w:lvl w:ilvl="0" w:tplc="961C380E">
      <w:start w:val="1"/>
      <w:numFmt w:val="decimal"/>
      <w:lvlText w:val="2.1.1.1.1.%1"/>
      <w:lvlJc w:val="left"/>
      <w:pPr>
        <w:ind w:left="720" w:hanging="360"/>
      </w:pPr>
      <w:rPr>
        <w:rFonts w:hint="default"/>
        <w:b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D175546"/>
    <w:multiLevelType w:val="multilevel"/>
    <w:tmpl w:val="E2265DD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F2D52EB"/>
    <w:multiLevelType w:val="hybridMultilevel"/>
    <w:tmpl w:val="4BC2E1F2"/>
    <w:lvl w:ilvl="0" w:tplc="CB167E72">
      <w:start w:val="1"/>
      <w:numFmt w:val="decimal"/>
      <w:lvlText w:val="2.1.1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 w15:restartNumberingAfterBreak="0">
    <w:nsid w:val="3F6264B0"/>
    <w:multiLevelType w:val="hybridMultilevel"/>
    <w:tmpl w:val="C78E423C"/>
    <w:lvl w:ilvl="0" w:tplc="6CBCF7B4">
      <w:start w:val="1"/>
      <w:numFmt w:val="decimal"/>
      <w:lvlText w:val="2.1.%1."/>
      <w:lvlJc w:val="left"/>
      <w:pPr>
        <w:ind w:left="1440" w:hanging="360"/>
      </w:pPr>
      <w:rPr>
        <w:rFonts w:ascii="Angsana New" w:hAnsi="Angsana New" w:cs="Angsana New"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3F7B1AB6"/>
    <w:multiLevelType w:val="hybridMultilevel"/>
    <w:tmpl w:val="9EEC4FF2"/>
    <w:lvl w:ilvl="0" w:tplc="15AE0658">
      <w:start w:val="1"/>
      <w:numFmt w:val="bullet"/>
      <w:lvlText w:val="-"/>
      <w:lvlJc w:val="left"/>
      <w:pPr>
        <w:ind w:left="2520" w:hanging="360"/>
      </w:pPr>
      <w:rPr>
        <w:rFonts w:ascii="Angsana New" w:eastAsiaTheme="majorEastAsia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0" w15:restartNumberingAfterBreak="0">
    <w:nsid w:val="4E026175"/>
    <w:multiLevelType w:val="multilevel"/>
    <w:tmpl w:val="0B9CA9E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0517629"/>
    <w:multiLevelType w:val="hybridMultilevel"/>
    <w:tmpl w:val="D9A2CE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1060CED"/>
    <w:multiLevelType w:val="hybridMultilevel"/>
    <w:tmpl w:val="E8F8FCA6"/>
    <w:lvl w:ilvl="0" w:tplc="34BA4198">
      <w:start w:val="1"/>
      <w:numFmt w:val="decimal"/>
      <w:lvlText w:val="3.2.%1."/>
      <w:lvlJc w:val="left"/>
      <w:pPr>
        <w:ind w:left="144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524442AB"/>
    <w:multiLevelType w:val="multilevel"/>
    <w:tmpl w:val="3AEE2854"/>
    <w:lvl w:ilvl="0">
      <w:start w:val="1"/>
      <w:numFmt w:val="decimal"/>
      <w:lvlText w:val="2.%1."/>
      <w:lvlJc w:val="left"/>
      <w:pPr>
        <w:ind w:left="720" w:hanging="360"/>
      </w:pPr>
      <w:rPr>
        <w:rFonts w:ascii="Angsana New" w:hAnsi="Angsana New" w:cs="Angsana New" w:hint="default"/>
        <w:lang w:bidi="th-TH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29B412A"/>
    <w:multiLevelType w:val="multilevel"/>
    <w:tmpl w:val="3FFE7A9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  <w:sz w:val="32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sz w:val="32"/>
      </w:rPr>
    </w:lvl>
    <w:lvl w:ilvl="2">
      <w:start w:val="1"/>
      <w:numFmt w:val="decimal"/>
      <w:lvlText w:val="%1.%2.%3"/>
      <w:lvlJc w:val="left"/>
      <w:pPr>
        <w:ind w:left="360" w:hanging="360"/>
      </w:pPr>
      <w:rPr>
        <w:rFonts w:hint="default"/>
        <w:b/>
        <w:sz w:val="32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  <w:sz w:val="32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  <w:b/>
        <w:sz w:val="32"/>
      </w:rPr>
    </w:lvl>
    <w:lvl w:ilvl="5">
      <w:start w:val="1"/>
      <w:numFmt w:val="decimal"/>
      <w:lvlText w:val="%1.%2.%3.%4.%5.%6"/>
      <w:lvlJc w:val="left"/>
      <w:pPr>
        <w:ind w:left="720" w:hanging="720"/>
      </w:pPr>
      <w:rPr>
        <w:rFonts w:hint="default"/>
        <w:b/>
        <w:sz w:val="32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/>
        <w:sz w:val="32"/>
      </w:rPr>
    </w:lvl>
    <w:lvl w:ilvl="7">
      <w:start w:val="1"/>
      <w:numFmt w:val="decimal"/>
      <w:lvlText w:val="%1.%2.%3.%4.%5.%6.%7.%8"/>
      <w:lvlJc w:val="left"/>
      <w:pPr>
        <w:ind w:left="1080" w:hanging="1080"/>
      </w:pPr>
      <w:rPr>
        <w:rFonts w:hint="default"/>
        <w:b/>
        <w:sz w:val="32"/>
      </w:rPr>
    </w:lvl>
    <w:lvl w:ilvl="8">
      <w:start w:val="1"/>
      <w:numFmt w:val="decimal"/>
      <w:lvlText w:val="%1.%2.%3.%4.%5.%6.%7.%8.%9"/>
      <w:lvlJc w:val="left"/>
      <w:pPr>
        <w:ind w:left="1080" w:hanging="1080"/>
      </w:pPr>
      <w:rPr>
        <w:rFonts w:hint="default"/>
        <w:b/>
        <w:sz w:val="32"/>
      </w:rPr>
    </w:lvl>
  </w:abstractNum>
  <w:abstractNum w:abstractNumId="35" w15:restartNumberingAfterBreak="0">
    <w:nsid w:val="55CD736C"/>
    <w:multiLevelType w:val="hybridMultilevel"/>
    <w:tmpl w:val="8FA89D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4876323"/>
    <w:multiLevelType w:val="hybridMultilevel"/>
    <w:tmpl w:val="57F6F744"/>
    <w:lvl w:ilvl="0" w:tplc="AA365E76">
      <w:start w:val="1"/>
      <w:numFmt w:val="bullet"/>
      <w:lvlText w:val="-"/>
      <w:lvlJc w:val="left"/>
      <w:pPr>
        <w:ind w:left="2520" w:hanging="360"/>
      </w:pPr>
      <w:rPr>
        <w:rFonts w:ascii="Angsana New" w:eastAsiaTheme="minorHAnsi" w:hAnsi="Angsana New" w:cs="Angsana New" w:hint="default"/>
        <w:b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7" w15:restartNumberingAfterBreak="0">
    <w:nsid w:val="65C332D3"/>
    <w:multiLevelType w:val="hybridMultilevel"/>
    <w:tmpl w:val="86FAB22A"/>
    <w:lvl w:ilvl="0" w:tplc="B706DD68">
      <w:start w:val="17"/>
      <w:numFmt w:val="lowerLetter"/>
      <w:lvlText w:val="%1."/>
      <w:lvlJc w:val="left"/>
      <w:pPr>
        <w:ind w:left="720" w:hanging="360"/>
      </w:pPr>
      <w:rPr>
        <w:rFonts w:hint="default"/>
        <w:sz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F560D44"/>
    <w:multiLevelType w:val="hybridMultilevel"/>
    <w:tmpl w:val="FEE2DA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CD954F1"/>
    <w:multiLevelType w:val="hybridMultilevel"/>
    <w:tmpl w:val="B25607B4"/>
    <w:lvl w:ilvl="0" w:tplc="9CA4B080">
      <w:start w:val="1"/>
      <w:numFmt w:val="decimal"/>
      <w:lvlText w:val="2.%1"/>
      <w:lvlJc w:val="left"/>
      <w:pPr>
        <w:ind w:left="720" w:hanging="360"/>
      </w:pPr>
      <w:rPr>
        <w:rFonts w:ascii="Angsana New" w:hAnsi="Angsana New" w:cs="Angsana New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F193CB2"/>
    <w:multiLevelType w:val="hybridMultilevel"/>
    <w:tmpl w:val="79CE4DAC"/>
    <w:lvl w:ilvl="0" w:tplc="6FFEF5A4">
      <w:start w:val="1"/>
      <w:numFmt w:val="decimal"/>
      <w:lvlText w:val="2.1.%1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1" w15:restartNumberingAfterBreak="0">
    <w:nsid w:val="7FEA78CB"/>
    <w:multiLevelType w:val="hybridMultilevel"/>
    <w:tmpl w:val="6F1E38B4"/>
    <w:lvl w:ilvl="0" w:tplc="4664B962">
      <w:start w:val="1"/>
      <w:numFmt w:val="decimal"/>
      <w:lvlText w:val="%1."/>
      <w:lvlJc w:val="left"/>
      <w:pPr>
        <w:ind w:left="720" w:hanging="360"/>
      </w:pPr>
      <w:rPr>
        <w:rFonts w:hint="default"/>
        <w:b/>
        <w:sz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4"/>
  </w:num>
  <w:num w:numId="3">
    <w:abstractNumId w:val="37"/>
  </w:num>
  <w:num w:numId="4">
    <w:abstractNumId w:val="41"/>
  </w:num>
  <w:num w:numId="5">
    <w:abstractNumId w:val="6"/>
  </w:num>
  <w:num w:numId="6">
    <w:abstractNumId w:val="20"/>
  </w:num>
  <w:num w:numId="7">
    <w:abstractNumId w:val="38"/>
  </w:num>
  <w:num w:numId="8">
    <w:abstractNumId w:val="11"/>
  </w:num>
  <w:num w:numId="9">
    <w:abstractNumId w:val="31"/>
  </w:num>
  <w:num w:numId="10">
    <w:abstractNumId w:val="1"/>
  </w:num>
  <w:num w:numId="11">
    <w:abstractNumId w:val="21"/>
  </w:num>
  <w:num w:numId="12">
    <w:abstractNumId w:val="12"/>
  </w:num>
  <w:num w:numId="13">
    <w:abstractNumId w:val="22"/>
  </w:num>
  <w:num w:numId="14">
    <w:abstractNumId w:val="15"/>
  </w:num>
  <w:num w:numId="15">
    <w:abstractNumId w:val="4"/>
  </w:num>
  <w:num w:numId="16">
    <w:abstractNumId w:val="10"/>
  </w:num>
  <w:num w:numId="17">
    <w:abstractNumId w:val="32"/>
  </w:num>
  <w:num w:numId="18">
    <w:abstractNumId w:val="30"/>
  </w:num>
  <w:num w:numId="19">
    <w:abstractNumId w:val="5"/>
  </w:num>
  <w:num w:numId="20">
    <w:abstractNumId w:val="26"/>
  </w:num>
  <w:num w:numId="21">
    <w:abstractNumId w:val="28"/>
  </w:num>
  <w:num w:numId="22">
    <w:abstractNumId w:val="33"/>
  </w:num>
  <w:num w:numId="23">
    <w:abstractNumId w:val="2"/>
  </w:num>
  <w:num w:numId="24">
    <w:abstractNumId w:val="14"/>
  </w:num>
  <w:num w:numId="25">
    <w:abstractNumId w:val="39"/>
  </w:num>
  <w:num w:numId="26">
    <w:abstractNumId w:val="40"/>
  </w:num>
  <w:num w:numId="27">
    <w:abstractNumId w:val="27"/>
  </w:num>
  <w:num w:numId="28">
    <w:abstractNumId w:val="7"/>
  </w:num>
  <w:num w:numId="29">
    <w:abstractNumId w:val="25"/>
  </w:num>
  <w:num w:numId="30">
    <w:abstractNumId w:val="23"/>
  </w:num>
  <w:num w:numId="31">
    <w:abstractNumId w:val="8"/>
  </w:num>
  <w:num w:numId="32">
    <w:abstractNumId w:val="17"/>
  </w:num>
  <w:num w:numId="33">
    <w:abstractNumId w:val="19"/>
  </w:num>
  <w:num w:numId="34">
    <w:abstractNumId w:val="9"/>
  </w:num>
  <w:num w:numId="35">
    <w:abstractNumId w:val="35"/>
  </w:num>
  <w:num w:numId="36">
    <w:abstractNumId w:val="29"/>
  </w:num>
  <w:num w:numId="37">
    <w:abstractNumId w:val="13"/>
  </w:num>
  <w:num w:numId="38">
    <w:abstractNumId w:val="36"/>
  </w:num>
  <w:num w:numId="39">
    <w:abstractNumId w:val="3"/>
  </w:num>
  <w:num w:numId="40">
    <w:abstractNumId w:val="16"/>
  </w:num>
  <w:num w:numId="41">
    <w:abstractNumId w:val="24"/>
  </w:num>
  <w:num w:numId="4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16539"/>
    <w:rsid w:val="000008C1"/>
    <w:rsid w:val="00016539"/>
    <w:rsid w:val="0004307B"/>
    <w:rsid w:val="000716FF"/>
    <w:rsid w:val="000851D2"/>
    <w:rsid w:val="000B4D51"/>
    <w:rsid w:val="000C1F71"/>
    <w:rsid w:val="000D0D27"/>
    <w:rsid w:val="000F754B"/>
    <w:rsid w:val="000F7E89"/>
    <w:rsid w:val="00110101"/>
    <w:rsid w:val="0012438C"/>
    <w:rsid w:val="001509DD"/>
    <w:rsid w:val="00157C23"/>
    <w:rsid w:val="001610A3"/>
    <w:rsid w:val="00173D07"/>
    <w:rsid w:val="0019462F"/>
    <w:rsid w:val="001974A9"/>
    <w:rsid w:val="001C42DB"/>
    <w:rsid w:val="001E7A59"/>
    <w:rsid w:val="001F42CD"/>
    <w:rsid w:val="00222517"/>
    <w:rsid w:val="00263824"/>
    <w:rsid w:val="002A0522"/>
    <w:rsid w:val="002A5CB9"/>
    <w:rsid w:val="002B2569"/>
    <w:rsid w:val="002B2924"/>
    <w:rsid w:val="002D4C0A"/>
    <w:rsid w:val="002E3C9F"/>
    <w:rsid w:val="00306BF3"/>
    <w:rsid w:val="00343EDA"/>
    <w:rsid w:val="00370DBF"/>
    <w:rsid w:val="00371B99"/>
    <w:rsid w:val="00374A5B"/>
    <w:rsid w:val="003815C4"/>
    <w:rsid w:val="00394D87"/>
    <w:rsid w:val="003B7BD7"/>
    <w:rsid w:val="00403865"/>
    <w:rsid w:val="004268B4"/>
    <w:rsid w:val="00433397"/>
    <w:rsid w:val="00451B85"/>
    <w:rsid w:val="00470C84"/>
    <w:rsid w:val="00470EFA"/>
    <w:rsid w:val="004C4BFB"/>
    <w:rsid w:val="004F6AFC"/>
    <w:rsid w:val="00515EE0"/>
    <w:rsid w:val="00571C30"/>
    <w:rsid w:val="005B362F"/>
    <w:rsid w:val="005B4433"/>
    <w:rsid w:val="00602782"/>
    <w:rsid w:val="0060657D"/>
    <w:rsid w:val="00644BCD"/>
    <w:rsid w:val="00670B05"/>
    <w:rsid w:val="006739B3"/>
    <w:rsid w:val="00675C32"/>
    <w:rsid w:val="00681729"/>
    <w:rsid w:val="006849D7"/>
    <w:rsid w:val="00690791"/>
    <w:rsid w:val="00694743"/>
    <w:rsid w:val="006950D6"/>
    <w:rsid w:val="006A7C57"/>
    <w:rsid w:val="006F1382"/>
    <w:rsid w:val="006F6A26"/>
    <w:rsid w:val="0073207E"/>
    <w:rsid w:val="00740463"/>
    <w:rsid w:val="00752656"/>
    <w:rsid w:val="00754AC4"/>
    <w:rsid w:val="007615D4"/>
    <w:rsid w:val="00772D8C"/>
    <w:rsid w:val="00773E12"/>
    <w:rsid w:val="00782F9D"/>
    <w:rsid w:val="00795C0A"/>
    <w:rsid w:val="00796945"/>
    <w:rsid w:val="007A2643"/>
    <w:rsid w:val="007C1085"/>
    <w:rsid w:val="007D2A65"/>
    <w:rsid w:val="007F7B0B"/>
    <w:rsid w:val="00822E35"/>
    <w:rsid w:val="008405BC"/>
    <w:rsid w:val="00847FC7"/>
    <w:rsid w:val="008500BF"/>
    <w:rsid w:val="00864ED1"/>
    <w:rsid w:val="00866841"/>
    <w:rsid w:val="00866EB2"/>
    <w:rsid w:val="00867E60"/>
    <w:rsid w:val="00877F71"/>
    <w:rsid w:val="00881DE3"/>
    <w:rsid w:val="008C1973"/>
    <w:rsid w:val="008C300D"/>
    <w:rsid w:val="008C7011"/>
    <w:rsid w:val="008E3B85"/>
    <w:rsid w:val="008F2776"/>
    <w:rsid w:val="00951092"/>
    <w:rsid w:val="0095355D"/>
    <w:rsid w:val="00956A11"/>
    <w:rsid w:val="0096022F"/>
    <w:rsid w:val="00980BDF"/>
    <w:rsid w:val="0099168E"/>
    <w:rsid w:val="009946BA"/>
    <w:rsid w:val="00996256"/>
    <w:rsid w:val="009A2024"/>
    <w:rsid w:val="009C7751"/>
    <w:rsid w:val="009E32CA"/>
    <w:rsid w:val="00A402A2"/>
    <w:rsid w:val="00A90ECF"/>
    <w:rsid w:val="00A913A0"/>
    <w:rsid w:val="00AB7662"/>
    <w:rsid w:val="00AD6419"/>
    <w:rsid w:val="00AE27D3"/>
    <w:rsid w:val="00B3297C"/>
    <w:rsid w:val="00B46216"/>
    <w:rsid w:val="00B83AA1"/>
    <w:rsid w:val="00B91741"/>
    <w:rsid w:val="00B966F2"/>
    <w:rsid w:val="00BD28D6"/>
    <w:rsid w:val="00BF24F7"/>
    <w:rsid w:val="00C01484"/>
    <w:rsid w:val="00C20DFC"/>
    <w:rsid w:val="00C22644"/>
    <w:rsid w:val="00C43CFB"/>
    <w:rsid w:val="00C60E99"/>
    <w:rsid w:val="00C7788A"/>
    <w:rsid w:val="00C80AD8"/>
    <w:rsid w:val="00CB40D1"/>
    <w:rsid w:val="00D001BC"/>
    <w:rsid w:val="00D310C2"/>
    <w:rsid w:val="00D33194"/>
    <w:rsid w:val="00D33A9E"/>
    <w:rsid w:val="00D42FA5"/>
    <w:rsid w:val="00D66FB4"/>
    <w:rsid w:val="00D74124"/>
    <w:rsid w:val="00DA5707"/>
    <w:rsid w:val="00DB551C"/>
    <w:rsid w:val="00DE5497"/>
    <w:rsid w:val="00E0261D"/>
    <w:rsid w:val="00E1399F"/>
    <w:rsid w:val="00E15D13"/>
    <w:rsid w:val="00E21D87"/>
    <w:rsid w:val="00E40273"/>
    <w:rsid w:val="00EC45A2"/>
    <w:rsid w:val="00EF1F4B"/>
    <w:rsid w:val="00F438DB"/>
    <w:rsid w:val="00F50585"/>
    <w:rsid w:val="00F752B6"/>
    <w:rsid w:val="00F818C8"/>
    <w:rsid w:val="00FA04DE"/>
    <w:rsid w:val="00FC53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2905D9"/>
  <w15:chartTrackingRefBased/>
  <w15:docId w15:val="{0F120D28-7243-1946-ABFB-A99DECFC5C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30"/>
        <w:lang w:val="en-US" w:eastAsia="en-US" w:bidi="th-TH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E32C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E32C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E32C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C300D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016539"/>
    <w:pPr>
      <w:spacing w:before="100" w:beforeAutospacing="1" w:after="100" w:afterAutospacing="1"/>
    </w:pPr>
    <w:rPr>
      <w:rFonts w:ascii="Times New Roman" w:eastAsia="Times New Roman" w:hAnsi="Times New Roman" w:cs="Times New Roman"/>
      <w:szCs w:val="24"/>
    </w:rPr>
  </w:style>
  <w:style w:type="character" w:customStyle="1" w:styleId="apple-tab-span">
    <w:name w:val="apple-tab-span"/>
    <w:basedOn w:val="DefaultParagraphFont"/>
    <w:rsid w:val="00016539"/>
  </w:style>
  <w:style w:type="paragraph" w:styleId="ListParagraph">
    <w:name w:val="List Paragraph"/>
    <w:basedOn w:val="Normal"/>
    <w:uiPriority w:val="34"/>
    <w:qFormat/>
    <w:rsid w:val="00016539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9E32CA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2Char">
    <w:name w:val="Heading 2 Char"/>
    <w:basedOn w:val="DefaultParagraphFont"/>
    <w:link w:val="Heading2"/>
    <w:uiPriority w:val="9"/>
    <w:rsid w:val="009E32CA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customStyle="1" w:styleId="Heading1Char">
    <w:name w:val="Heading 1 Char"/>
    <w:basedOn w:val="DefaultParagraphFont"/>
    <w:link w:val="Heading1"/>
    <w:uiPriority w:val="9"/>
    <w:rsid w:val="009E32CA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er">
    <w:name w:val="header"/>
    <w:basedOn w:val="Normal"/>
    <w:link w:val="HeaderChar"/>
    <w:uiPriority w:val="99"/>
    <w:unhideWhenUsed/>
    <w:rsid w:val="00881DE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81DE3"/>
  </w:style>
  <w:style w:type="paragraph" w:styleId="Footer">
    <w:name w:val="footer"/>
    <w:basedOn w:val="Normal"/>
    <w:link w:val="FooterChar"/>
    <w:uiPriority w:val="99"/>
    <w:unhideWhenUsed/>
    <w:rsid w:val="00881DE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81DE3"/>
  </w:style>
  <w:style w:type="character" w:styleId="PageNumber">
    <w:name w:val="page number"/>
    <w:basedOn w:val="DefaultParagraphFont"/>
    <w:uiPriority w:val="99"/>
    <w:semiHidden/>
    <w:unhideWhenUsed/>
    <w:rsid w:val="00881DE3"/>
  </w:style>
  <w:style w:type="paragraph" w:styleId="TOCHeading">
    <w:name w:val="TOC Heading"/>
    <w:basedOn w:val="Heading1"/>
    <w:next w:val="Normal"/>
    <w:uiPriority w:val="39"/>
    <w:unhideWhenUsed/>
    <w:qFormat/>
    <w:rsid w:val="00AD6419"/>
    <w:pPr>
      <w:spacing w:before="480" w:line="276" w:lineRule="auto"/>
      <w:outlineLvl w:val="9"/>
    </w:pPr>
    <w:rPr>
      <w:b/>
      <w:bCs/>
      <w:sz w:val="28"/>
      <w:szCs w:val="28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374A5B"/>
    <w:pPr>
      <w:tabs>
        <w:tab w:val="right" w:pos="8290"/>
      </w:tabs>
      <w:spacing w:before="240" w:after="120"/>
    </w:pPr>
    <w:rPr>
      <w:rFonts w:cstheme="majorBidi"/>
      <w:b/>
      <w:bCs/>
      <w:sz w:val="20"/>
      <w:szCs w:val="23"/>
    </w:rPr>
  </w:style>
  <w:style w:type="paragraph" w:styleId="TOC2">
    <w:name w:val="toc 2"/>
    <w:basedOn w:val="Normal"/>
    <w:next w:val="Normal"/>
    <w:autoRedefine/>
    <w:uiPriority w:val="39"/>
    <w:unhideWhenUsed/>
    <w:rsid w:val="00AD6419"/>
    <w:pPr>
      <w:spacing w:before="120"/>
      <w:ind w:left="240"/>
    </w:pPr>
    <w:rPr>
      <w:rFonts w:cstheme="majorBidi"/>
      <w:i/>
      <w:iCs/>
      <w:sz w:val="20"/>
      <w:szCs w:val="23"/>
    </w:rPr>
  </w:style>
  <w:style w:type="paragraph" w:styleId="TOC3">
    <w:name w:val="toc 3"/>
    <w:basedOn w:val="Normal"/>
    <w:next w:val="Normal"/>
    <w:autoRedefine/>
    <w:uiPriority w:val="39"/>
    <w:unhideWhenUsed/>
    <w:rsid w:val="00AD6419"/>
    <w:pPr>
      <w:ind w:left="480"/>
    </w:pPr>
    <w:rPr>
      <w:rFonts w:cstheme="majorBidi"/>
      <w:sz w:val="20"/>
      <w:szCs w:val="23"/>
    </w:rPr>
  </w:style>
  <w:style w:type="character" w:styleId="Hyperlink">
    <w:name w:val="Hyperlink"/>
    <w:basedOn w:val="DefaultParagraphFont"/>
    <w:uiPriority w:val="99"/>
    <w:unhideWhenUsed/>
    <w:rsid w:val="00AD6419"/>
    <w:rPr>
      <w:color w:val="0563C1" w:themeColor="hyperlink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AD6419"/>
    <w:pPr>
      <w:ind w:left="720"/>
    </w:pPr>
    <w:rPr>
      <w:rFonts w:cstheme="majorBidi"/>
      <w:sz w:val="20"/>
      <w:szCs w:val="23"/>
    </w:rPr>
  </w:style>
  <w:style w:type="paragraph" w:styleId="TOC5">
    <w:name w:val="toc 5"/>
    <w:basedOn w:val="Normal"/>
    <w:next w:val="Normal"/>
    <w:autoRedefine/>
    <w:uiPriority w:val="39"/>
    <w:unhideWhenUsed/>
    <w:rsid w:val="00AD6419"/>
    <w:pPr>
      <w:ind w:left="960"/>
    </w:pPr>
    <w:rPr>
      <w:rFonts w:cstheme="majorBidi"/>
      <w:sz w:val="20"/>
      <w:szCs w:val="23"/>
    </w:rPr>
  </w:style>
  <w:style w:type="paragraph" w:styleId="TOC6">
    <w:name w:val="toc 6"/>
    <w:basedOn w:val="Normal"/>
    <w:next w:val="Normal"/>
    <w:autoRedefine/>
    <w:uiPriority w:val="39"/>
    <w:unhideWhenUsed/>
    <w:rsid w:val="00AD6419"/>
    <w:pPr>
      <w:ind w:left="1200"/>
    </w:pPr>
    <w:rPr>
      <w:rFonts w:cstheme="majorBidi"/>
      <w:sz w:val="20"/>
      <w:szCs w:val="23"/>
    </w:rPr>
  </w:style>
  <w:style w:type="paragraph" w:styleId="TOC7">
    <w:name w:val="toc 7"/>
    <w:basedOn w:val="Normal"/>
    <w:next w:val="Normal"/>
    <w:autoRedefine/>
    <w:uiPriority w:val="39"/>
    <w:unhideWhenUsed/>
    <w:rsid w:val="00AD6419"/>
    <w:pPr>
      <w:ind w:left="1440"/>
    </w:pPr>
    <w:rPr>
      <w:rFonts w:cstheme="majorBidi"/>
      <w:sz w:val="20"/>
      <w:szCs w:val="23"/>
    </w:rPr>
  </w:style>
  <w:style w:type="paragraph" w:styleId="TOC8">
    <w:name w:val="toc 8"/>
    <w:basedOn w:val="Normal"/>
    <w:next w:val="Normal"/>
    <w:autoRedefine/>
    <w:uiPriority w:val="39"/>
    <w:unhideWhenUsed/>
    <w:rsid w:val="00AD6419"/>
    <w:pPr>
      <w:ind w:left="1680"/>
    </w:pPr>
    <w:rPr>
      <w:rFonts w:cstheme="majorBidi"/>
      <w:sz w:val="20"/>
      <w:szCs w:val="23"/>
    </w:rPr>
  </w:style>
  <w:style w:type="paragraph" w:styleId="TOC9">
    <w:name w:val="toc 9"/>
    <w:basedOn w:val="Normal"/>
    <w:next w:val="Normal"/>
    <w:autoRedefine/>
    <w:uiPriority w:val="39"/>
    <w:unhideWhenUsed/>
    <w:rsid w:val="00AD6419"/>
    <w:pPr>
      <w:ind w:left="1920"/>
    </w:pPr>
    <w:rPr>
      <w:rFonts w:cstheme="majorBidi"/>
      <w:sz w:val="20"/>
      <w:szCs w:val="23"/>
    </w:rPr>
  </w:style>
  <w:style w:type="paragraph" w:styleId="Caption">
    <w:name w:val="caption"/>
    <w:basedOn w:val="Normal"/>
    <w:next w:val="Normal"/>
    <w:uiPriority w:val="35"/>
    <w:unhideWhenUsed/>
    <w:qFormat/>
    <w:rsid w:val="006739B3"/>
    <w:pPr>
      <w:spacing w:after="200"/>
    </w:pPr>
    <w:rPr>
      <w:i/>
      <w:iCs/>
      <w:color w:val="44546A" w:themeColor="text2"/>
      <w:sz w:val="18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4BFB"/>
    <w:rPr>
      <w:rFonts w:ascii="Leelawadee" w:hAnsi="Leelawadee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4BFB"/>
    <w:rPr>
      <w:rFonts w:ascii="Leelawadee" w:hAnsi="Leelawadee" w:cs="Angsana New"/>
      <w:sz w:val="18"/>
      <w:szCs w:val="22"/>
    </w:rPr>
  </w:style>
  <w:style w:type="character" w:customStyle="1" w:styleId="Heading4Char">
    <w:name w:val="Heading 4 Char"/>
    <w:basedOn w:val="DefaultParagraphFont"/>
    <w:link w:val="Heading4"/>
    <w:uiPriority w:val="9"/>
    <w:rsid w:val="008C300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PlaceholderText">
    <w:name w:val="Placeholder Text"/>
    <w:basedOn w:val="DefaultParagraphFont"/>
    <w:uiPriority w:val="99"/>
    <w:semiHidden/>
    <w:rsid w:val="0095109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478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07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07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0812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933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9887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199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8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864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213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0103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4646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8243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401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421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774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8333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4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F894090-A8B4-BB45-9969-EE43A27BA62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1</Pages>
  <Words>2638</Words>
  <Characters>15039</Characters>
  <Application>Microsoft Office Word</Application>
  <DocSecurity>0</DocSecurity>
  <Lines>125</Lines>
  <Paragraphs>3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6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59070180</dc:creator>
  <cp:keywords/>
  <dc:description/>
  <cp:lastModifiedBy>59070180</cp:lastModifiedBy>
  <cp:revision>2</cp:revision>
  <cp:lastPrinted>2019-09-28T09:28:00Z</cp:lastPrinted>
  <dcterms:created xsi:type="dcterms:W3CDTF">2019-10-07T01:20:00Z</dcterms:created>
  <dcterms:modified xsi:type="dcterms:W3CDTF">2019-10-07T01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080d780-4963-3b0b-8ad8-9a7f5e935676</vt:lpwstr>
  </property>
  <property fmtid="{D5CDD505-2E9C-101B-9397-08002B2CF9AE}" pid="24" name="Mendeley Citation Style_1">
    <vt:lpwstr>http://www.zotero.org/styles/ieee</vt:lpwstr>
  </property>
</Properties>
</file>